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10B5A" w14:textId="7AF85CAE" w:rsidR="003505BF" w:rsidRPr="00E44C8E" w:rsidRDefault="000869E0" w:rsidP="00E44C8E">
      <w:pPr>
        <w:jc w:val="center"/>
        <w:rPr>
          <w:b/>
          <w:bCs/>
        </w:rPr>
      </w:pPr>
      <w:r w:rsidRPr="00E44C8E">
        <w:rPr>
          <w:b/>
          <w:bCs/>
        </w:rPr>
        <w:t>Introduction</w:t>
      </w:r>
    </w:p>
    <w:p w14:paraId="0CD3A324" w14:textId="0DD0CABD" w:rsidR="000869E0" w:rsidRDefault="003505BF">
      <w:r>
        <w:t xml:space="preserve">Data visualisations are presentations or representations of data that relies on </w:t>
      </w:r>
      <w:proofErr w:type="gramStart"/>
      <w:r>
        <w:t>peoples</w:t>
      </w:r>
      <w:proofErr w:type="gramEnd"/>
      <w:r>
        <w:t xml:space="preserve"> visual perception to amplify understanding of data. Further, they</w:t>
      </w:r>
      <w:r w:rsidR="000869E0">
        <w:t xml:space="preserve"> are a ubiquitous methodology that provides people with a mechanism to understand complex data in visual-image form. </w:t>
      </w:r>
      <w:r>
        <w:t>Moreover</w:t>
      </w:r>
      <w:r w:rsidR="000869E0">
        <w:t xml:space="preserve">, data visualisations are </w:t>
      </w:r>
      <w:r>
        <w:t>present in the public, private, academic, and social media sectors</w:t>
      </w:r>
      <w:r w:rsidR="000869E0">
        <w:t>.</w:t>
      </w:r>
      <w:r>
        <w:t xml:space="preserve"> A core research goal is the enhancement of data visualisations to allow for individuals to better understand data. Within this paper, we will build on prior literature and methodology to ascertain how certain modifications to data visualisations can enhance understanding. Specifically, we will focus on scatterplots and modify the point encoding feature of size</w:t>
      </w:r>
      <w:r w:rsidR="00C3661F">
        <w:t xml:space="preserve"> using </w:t>
      </w:r>
      <w:r w:rsidR="00C3661F">
        <w:fldChar w:fldCharType="begin"/>
      </w:r>
      <w:r w:rsidR="00A71091">
        <w:instrText xml:space="preserve"> ADDIN ZOTERO_ITEM CSL_CITATION {"citationID":"D522OZnp","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C3661F">
        <w:fldChar w:fldCharType="separate"/>
      </w:r>
      <w:r w:rsidR="00C3661F" w:rsidRPr="00C3661F">
        <w:rPr>
          <w:rFonts w:ascii="Calibri" w:hAnsi="Calibri" w:cs="Calibri"/>
        </w:rPr>
        <w:t xml:space="preserve">Strain </w:t>
      </w:r>
      <w:r w:rsidR="00C3661F">
        <w:rPr>
          <w:rFonts w:ascii="Calibri" w:hAnsi="Calibri" w:cs="Calibri"/>
        </w:rPr>
        <w:t>and colleagues</w:t>
      </w:r>
      <w:r w:rsidR="00C3661F" w:rsidRPr="00C3661F">
        <w:rPr>
          <w:rFonts w:ascii="Calibri" w:hAnsi="Calibri" w:cs="Calibri"/>
        </w:rPr>
        <w:t xml:space="preserve"> </w:t>
      </w:r>
      <w:r w:rsidR="00C3661F">
        <w:rPr>
          <w:rFonts w:ascii="Calibri" w:hAnsi="Calibri" w:cs="Calibri"/>
        </w:rPr>
        <w:t>(</w:t>
      </w:r>
      <w:r w:rsidR="00C3661F" w:rsidRPr="00C3661F">
        <w:rPr>
          <w:rFonts w:ascii="Calibri" w:hAnsi="Calibri" w:cs="Calibri"/>
        </w:rPr>
        <w:t>2023)</w:t>
      </w:r>
      <w:r w:rsidR="00C3661F">
        <w:fldChar w:fldCharType="end"/>
      </w:r>
      <w:r w:rsidR="00C3661F">
        <w:t xml:space="preserve"> novel transformation</w:t>
      </w:r>
      <w:r>
        <w:t xml:space="preserve"> to enhance estimation of correlation scatterplots. </w:t>
      </w:r>
      <w:r w:rsidR="000869E0">
        <w:t xml:space="preserve"> </w:t>
      </w:r>
    </w:p>
    <w:p w14:paraId="2A4DF715" w14:textId="7DDD8507" w:rsidR="00262A79" w:rsidRPr="00E44C8E" w:rsidRDefault="00262A79">
      <w:pPr>
        <w:rPr>
          <w:b/>
          <w:bCs/>
        </w:rPr>
      </w:pPr>
      <w:r w:rsidRPr="00E44C8E">
        <w:rPr>
          <w:b/>
          <w:bCs/>
        </w:rPr>
        <w:t>Making good data visualisations</w:t>
      </w:r>
    </w:p>
    <w:p w14:paraId="4F0A3772" w14:textId="23E0382C" w:rsidR="00262A79" w:rsidRDefault="00A71091">
      <w:r>
        <w:fldChar w:fldCharType="begin"/>
      </w:r>
      <w:r w:rsidR="004818AA">
        <w:instrText xml:space="preserve"> ADDIN ZOTERO_ITEM CSL_CITATION {"citationID":"eWcEEbIG","properties":{"formattedCitation":"(Tufte, 1982, 2001)","plainCitation":"(Tufte, 1982, 2001)","dontUpdate":true,"noteIndex":0},"citationItems":[{"id":4891,"uris":["http://zotero.org/users/7306819/items/6WBYLX29"],"itemData":{"id":4891,"type":"book","abstract":"Guide to statistical graphics, with emphasis on its use as a statistical method and applications in data analysis and mapping - includes chapters on aesthetics and the methodology of preparing graphs and visual aids. Illustrations and references.","language":"en","note":"Google-Books-ID: 4vSwzwEACAAJ","number-of-pages":"197","publisher":"Graphics Press","source":"Google Books","title":"The visual display of quantitative information","author":[{"family":"Tufte","given":"E"}],"issued":{"date-parts":[["1982"]]},"citation-key":"tufteVisualDisplayQuantitative1982"}},{"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fldChar w:fldCharType="separate"/>
      </w:r>
      <w:r w:rsidRPr="00A71091">
        <w:rPr>
          <w:rFonts w:ascii="Calibri" w:hAnsi="Calibri" w:cs="Calibri"/>
        </w:rPr>
        <w:t>Tufte</w:t>
      </w:r>
      <w:r>
        <w:rPr>
          <w:rFonts w:ascii="Calibri" w:hAnsi="Calibri" w:cs="Calibri"/>
        </w:rPr>
        <w:t>'s</w:t>
      </w:r>
      <w:r w:rsidRPr="00A71091">
        <w:rPr>
          <w:rFonts w:ascii="Calibri" w:hAnsi="Calibri" w:cs="Calibri"/>
        </w:rPr>
        <w:t xml:space="preserve"> </w:t>
      </w:r>
      <w:r>
        <w:rPr>
          <w:rFonts w:ascii="Calibri" w:hAnsi="Calibri" w:cs="Calibri"/>
        </w:rPr>
        <w:t>(</w:t>
      </w:r>
      <w:r w:rsidRPr="00A71091">
        <w:rPr>
          <w:rFonts w:ascii="Calibri" w:hAnsi="Calibri" w:cs="Calibri"/>
        </w:rPr>
        <w:t>1982, 2001)</w:t>
      </w:r>
      <w:r>
        <w:fldChar w:fldCharType="end"/>
      </w:r>
      <w:r w:rsidR="00262A79">
        <w:t xml:space="preserve"> seminal work on data visualisations offered some key axioms of how to produce data visualisations that are effective insofar as they embody what a data visualisation should be. They should show the data, show as much of the data points as possible, and reveal the “truth” of the data by avoiding distortions, fabrications, or errors.</w:t>
      </w:r>
      <w:r w:rsidR="00971151">
        <w:t xml:space="preserve"> Further, </w:t>
      </w:r>
      <w:r w:rsidR="00971151">
        <w:fldChar w:fldCharType="begin"/>
      </w:r>
      <w:r w:rsidR="00971151">
        <w:instrText xml:space="preserve"> ADDIN ZOTERO_ITEM CSL_CITATION {"citationID":"NWjBYvOO","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build upon these axioms and posit three related guiding philosophies. First, like Tufte, they argue for information richness: showing as much of the data as possible and telling the truth. </w:t>
      </w:r>
      <w:r w:rsidR="00971151">
        <w:fldChar w:fldCharType="begin"/>
      </w:r>
      <w:r w:rsidR="00971151">
        <w:instrText xml:space="preserve"> ADDIN ZOTERO_ITEM CSL_CITATION {"citationID":"NhLKT4QV","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argue that using summary visualisations, e.g., box plots, that only examine a central tendency can mislead viewers. In support, </w:t>
      </w:r>
      <w:r w:rsidR="00971151">
        <w:fldChar w:fldCharType="begin"/>
      </w:r>
      <w:r w:rsidR="00D140D0">
        <w:instrText xml:space="preserve"> ADDIN ZOTERO_ITEM CSL_CITATION {"citationID":"FVMPaakb","properties":{"formattedCitation":"(Weissgerber et al., 2019)","plainCitation":"(Weissgerber et al., 2019)","dontUpdate":true,"noteIndex":0},"citationItems":[{"id":4783,"uris":["http://zotero.org/users/7306819/items/MCV7MZQ4"],"itemData":{"id":4783,"type":"article-journal","abstract":"Reports highlighting the problems with the standard practice of using bar graphs to show continuous data have prompted many journals to adopt new visualization policies. These policies encourage au...","container-title":"Circulation","issue":"18","note":"MAG ID: 2981336431","page":"1506-1518","title":"Reveal, Don't Conceal: Transforming Data Visualization to Improve Transparency.","volume":"140","author":[{"family":"Weissgerber","given":"Tracey L."},{"family":"Winham","given":"Stacey J."},{"family":"Heinzen","given":"Ethan P."},{"family":"Milin-Lazovic","given":"Jelena"},{"family":"Garcia-Valencia","given":"Oscar"},{"family":"Bukumiric","given":"Zoran"},{"family":"Savic","given":"Marko"},{"family":"Garovic","given":"Vesna D."},{"family":"Milic","given":"Natasa"},{"family":"Milic","given":"Natasa"}],"issued":{"date-parts":[["2019",10,29]]},"citation-key":"weissgerberRevealDonConceal2019"}}],"schema":"https://github.com/citation-style-language/schema/raw/master/csl-citation.json"} </w:instrText>
      </w:r>
      <w:r w:rsidR="00971151">
        <w:fldChar w:fldCharType="separate"/>
      </w:r>
      <w:r w:rsidR="00971151" w:rsidRPr="00971151">
        <w:rPr>
          <w:rFonts w:ascii="Calibri" w:hAnsi="Calibri" w:cs="Calibri"/>
        </w:rPr>
        <w:t xml:space="preserve">Weissgerber et al. </w:t>
      </w:r>
      <w:r w:rsidR="00971151">
        <w:rPr>
          <w:rFonts w:ascii="Calibri" w:hAnsi="Calibri" w:cs="Calibri"/>
        </w:rPr>
        <w:t>(</w:t>
      </w:r>
      <w:r w:rsidR="00971151" w:rsidRPr="00971151">
        <w:rPr>
          <w:rFonts w:ascii="Calibri" w:hAnsi="Calibri" w:cs="Calibri"/>
        </w:rPr>
        <w:t>2019)</w:t>
      </w:r>
      <w:r w:rsidR="00971151">
        <w:fldChar w:fldCharType="end"/>
      </w:r>
      <w:r w:rsidR="00971151">
        <w:t xml:space="preserve"> suggest that box plots conceal data as they</w:t>
      </w:r>
      <w:r w:rsidR="00BB6D75">
        <w:t xml:space="preserve"> aggregate and</w:t>
      </w:r>
      <w:r w:rsidR="00971151">
        <w:t xml:space="preserve"> do not show the underlying data distribution. To improve this, recent R packages have allowed researchers to combine plots. A common and effective plot combination for boxplots is to combine then with violin plots and </w:t>
      </w:r>
      <w:r w:rsidR="00BB6D75">
        <w:t>jitter plots</w:t>
      </w:r>
      <w:r w:rsidR="00C92452">
        <w:t xml:space="preserve"> </w:t>
      </w:r>
      <w:r w:rsidR="00C92452">
        <w:fldChar w:fldCharType="begin"/>
      </w:r>
      <w:r w:rsidR="00C92452">
        <w:instrText xml:space="preserve"> ADDIN ZOTERO_ITEM CSL_CITATION {"citationID":"t0byVptz","properties":{"formattedCitation":"(Casals &amp; Daunis-i-Estadella, 2023; Cui, 2020)","plainCitation":"(Casals &amp; Daunis-i-Estadella, 2023; Cui, 2020)","noteIndex":0},"citationItems":[{"id":4830,"uris":["http://zotero.org/users/7306819/items/AHA9MA8E"],"itemData":{"id":4830,"type":"article-journal","abstract":"A statistical graph can offer an alternative compelling approach to statistical thinking that focuses on important concepts rather than procedural formulas. Nowadays, visualizing multidimensional/multivariate data is essential but can also be challenging. In sport analytics, the exploration and descriptive analysis of data using visualization techniques has increased in recent years to, for example, describe possible patterns and uncertainty of player performance. These visualization techniques have been used so far with different purposes by various professionals in the sport industry, such as managers, coaches, scouters, technical staff, journalists, and researchers. The abuse of graphs, such as the radar plot, and their frequent misinterpretation in the world of sports and possible implications for coaching decisions has led us to create more informative and accurate visualizations. Here, we propose new, more educational visualizations we have termed violinboxplots and enhanced radar plot for their use in the sports analytics and other fields. These allow us to visualize, besides distribution and statistical summaries, the extreme data values that can be fundamental in performance studies and allow us to benchmark.","container-title":"International Journal of Sports Science &amp; Coaching","DOI":"10.1177/17479541221099638","ISSN":"1747-9541","issue":"2","language":"en","note":"publisher: SAGE Publications","page":"572-583","source":"SAGE Journals","title":"Violinboxplot and enhanced radar plot as components of effective graphical dashboards: An educational example of sports analytics","title-short":"Violinboxplot and enhanced radar plot as components of effective graphical dashboards","volume":"18","author":[{"family":"Casals","given":"Martí"},{"family":"Daunis-i-Estadella","given":"Pepus"}],"issued":{"date-parts":[["2023",4,1]]},"citation-key":"casalsViolinboxplotEnhancedRadar2023"}},{"id":4826,"uris":["http://zotero.org/users/7306819/items/RNPT6CP3"],"itemData":{"id":4826,"type":"article-journal","container-title":"Educational Measurement: Issues and Practice","DOI":"10.1111/emip.12339","ISSN":"1745-3992","issue":"2","language":"en","license":"© 2020 by the National Council on Measurement in Education","note":"_eprint: https://onlinelibrary.wiley.com/doi/pdf/10.1111/emip.12339","page":"7-7","source":"Wiley Online Library","title":"On the Cover: Violin Plot","title-short":"On the Cover","volume":"39","author":[{"family":"Cui","given":"Zhongmin"}],"issued":{"date-parts":[["2020"]]},"citation-key":"cuiCoverViolinPlot2020"}}],"schema":"https://github.com/citation-style-language/schema/raw/master/csl-citation.json"} </w:instrText>
      </w:r>
      <w:r w:rsidR="00C92452">
        <w:fldChar w:fldCharType="separate"/>
      </w:r>
      <w:r w:rsidR="00C92452" w:rsidRPr="00C92452">
        <w:rPr>
          <w:rFonts w:ascii="Calibri" w:hAnsi="Calibri" w:cs="Calibri"/>
        </w:rPr>
        <w:t>(Casals &amp; Daunis-i-Estadella, 2023; Cui, 2020)</w:t>
      </w:r>
      <w:r w:rsidR="00C92452">
        <w:fldChar w:fldCharType="end"/>
      </w:r>
      <w:r w:rsidR="00BB6D75">
        <w:t>; this produces a plot that shows the aggregate, underlying data, and distribution</w:t>
      </w:r>
      <w:r w:rsidR="00C92452">
        <w:t xml:space="preserve"> </w:t>
      </w:r>
      <w:r w:rsidR="00C92452">
        <w:fldChar w:fldCharType="begin"/>
      </w:r>
      <w:r w:rsidR="00C92452">
        <w:instrText xml:space="preserve"> ADDIN ZOTERO_ITEM CSL_CITATION {"citationID":"Ek9ZHgWR","properties":{"formattedCitation":"(Kassambara, 2019; Stewart, 2022)","plainCitation":"(Kassambara, 2019; Stewart, 2022)","noteIndex":0},"citationItems":[{"id":4838,"uris":["http://zotero.org/users/7306819/items/HF8QJXLK"],"itemData":{"id":4838,"type":"post-weblog","abstract":"This book presents the essentials of ggplot2 to easily create beautiful graphics in R. We provide many practical examples.","container-title":"Datanovia","language":"en-US","title":"GGPlot2 Essentials for Great Data Visualization in R","URL":"https://www.datanovia.com/en/product/ggplot2-essentials-for-great-data-visualization-in-r/","author":[{"family":"Kassambara","given":"A"}],"accessed":{"date-parts":[["2023",7,3]]},"issued":{"date-parts":[["2019",1,19]]},"citation-key":"kassambaraGGPlot2EssentialsGreat2019"}},{"id":4833,"uris":["http://zotero.org/users/7306819/items/5G65FV5N"],"itemData":{"id":4833,"type":"webpage","title":"Advanced Data Skills, Open Science and Reproducibility. Week 3: Data Visualisation","URL":"https://ajstewartlang.github.io/06_data_visualisation/knitted_workshop/06_data_visualisation#geom_violin()","author":[{"family":"Stewart","given":"A. J."}],"accessed":{"date-parts":[["2023",7,3]]},"issued":{"date-parts":[["2022"]]},"citation-key":"stewartAdvancedDataSkills2022"}}],"schema":"https://github.com/citation-style-language/schema/raw/master/csl-citation.json"} </w:instrText>
      </w:r>
      <w:r w:rsidR="00C92452">
        <w:fldChar w:fldCharType="separate"/>
      </w:r>
      <w:r w:rsidR="00C92452" w:rsidRPr="00C92452">
        <w:rPr>
          <w:rFonts w:ascii="Calibri" w:hAnsi="Calibri" w:cs="Calibri"/>
        </w:rPr>
        <w:t>(Kassambara, 2019; Stewart, 2022)</w:t>
      </w:r>
      <w:r w:rsidR="00C92452">
        <w:fldChar w:fldCharType="end"/>
      </w:r>
      <w:r w:rsidR="00BB6D75">
        <w:t>. Further, raincloud plots similarly produce this effective combination of plot factors</w:t>
      </w:r>
      <w:r w:rsidR="00C92452">
        <w:t xml:space="preserve"> </w:t>
      </w:r>
      <w:r w:rsidR="00C92452">
        <w:fldChar w:fldCharType="begin"/>
      </w:r>
      <w:r w:rsidR="00C92452">
        <w:instrText xml:space="preserve"> ADDIN ZOTERO_ITEM CSL_CITATION {"citationID":"uKnTwoak","properties":{"formattedCitation":"(Stewart, 2019)","plainCitation":"(Stewart, 2019)","noteIndex":0},"citationItems":[{"id":4837,"uris":["http://zotero.org/users/7306819/items/3AHZ4RUP"],"itemData":{"id":4837,"type":"speech","event-place":"Lancaster University","publisher-place":"Lancaster University","title":"Reproducible Data Visualisations","author":[{"family":"Stewart","given":"A. J."}],"issued":{"date-parts":[["2019"]]},"citation-key":"stewartReproducibleDataVisualisations2019"}}],"schema":"https://github.com/citation-style-language/schema/raw/master/csl-citation.json"} </w:instrText>
      </w:r>
      <w:r w:rsidR="00C92452">
        <w:fldChar w:fldCharType="separate"/>
      </w:r>
      <w:r w:rsidR="00C92452" w:rsidRPr="00C92452">
        <w:rPr>
          <w:rFonts w:ascii="Calibri" w:hAnsi="Calibri" w:cs="Calibri"/>
        </w:rPr>
        <w:t>(Stewart, 2019)</w:t>
      </w:r>
      <w:r w:rsidR="00C92452">
        <w:fldChar w:fldCharType="end"/>
      </w:r>
      <w:r w:rsidR="00BB6D75">
        <w:t xml:space="preserve">. </w:t>
      </w:r>
    </w:p>
    <w:p w14:paraId="7E01CB7C" w14:textId="4DC988CF" w:rsidR="00BB6D75" w:rsidRDefault="00BA3245">
      <w:r>
        <w:fldChar w:fldCharType="begin"/>
      </w:r>
      <w:r>
        <w:instrText xml:space="preserve"> ADDIN ZOTERO_ITEM CSL_CITATION {"citationID":"oUzUl79C","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w:t>
      </w:r>
      <w:r>
        <w:rPr>
          <w:rFonts w:ascii="Calibri" w:hAnsi="Calibri" w:cs="Calibri"/>
        </w:rPr>
        <w:t>'s</w:t>
      </w:r>
      <w:r w:rsidRPr="00971151">
        <w:rPr>
          <w:rFonts w:ascii="Calibri" w:hAnsi="Calibri" w:cs="Calibri"/>
        </w:rPr>
        <w:t xml:space="preserve"> </w:t>
      </w:r>
      <w:r>
        <w:rPr>
          <w:rFonts w:ascii="Calibri" w:hAnsi="Calibri" w:cs="Calibri"/>
        </w:rPr>
        <w:t>(</w:t>
      </w:r>
      <w:r w:rsidRPr="00971151">
        <w:rPr>
          <w:rFonts w:ascii="Calibri" w:hAnsi="Calibri" w:cs="Calibri"/>
        </w:rPr>
        <w:t>2021)</w:t>
      </w:r>
      <w:r>
        <w:fldChar w:fldCharType="end"/>
      </w:r>
      <w:r>
        <w:t xml:space="preserve"> second philosophy is minimalism. They argue that having excessive amnesties, e.g., three-dimensional graphs where two-dimensional graphs suffice, lower reader comprehension </w:t>
      </w:r>
      <w:r>
        <w:fldChar w:fldCharType="begin"/>
      </w:r>
      <w:r>
        <w:instrText xml:space="preserve"> ADDIN ZOTERO_ITEM CSL_CITATION {"citationID":"xY9xg9QK","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fldChar w:fldCharType="separate"/>
      </w:r>
      <w:r w:rsidRPr="00BA3245">
        <w:rPr>
          <w:rFonts w:ascii="Calibri" w:hAnsi="Calibri" w:cs="Calibri"/>
        </w:rPr>
        <w:t>(Wilke, 2019)</w:t>
      </w:r>
      <w:r>
        <w:fldChar w:fldCharType="end"/>
      </w:r>
      <w:r>
        <w:t xml:space="preserve">. Moreover, unnecessary additions like shadowing or mirroring effects should be avoided. Finally, </w:t>
      </w:r>
      <w:r>
        <w:fldChar w:fldCharType="begin"/>
      </w:r>
      <w:r w:rsidR="00F432F5">
        <w:instrText xml:space="preserve"> ADDIN ZOTERO_ITEM CSL_CITATION {"citationID":"C7ReodXp","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 </w:t>
      </w:r>
      <w:r>
        <w:rPr>
          <w:rFonts w:ascii="Calibri" w:hAnsi="Calibri" w:cs="Calibri"/>
        </w:rPr>
        <w:t>(</w:t>
      </w:r>
      <w:r w:rsidRPr="00971151">
        <w:rPr>
          <w:rFonts w:ascii="Calibri" w:hAnsi="Calibri" w:cs="Calibri"/>
        </w:rPr>
        <w:t>2021)</w:t>
      </w:r>
      <w:r>
        <w:fldChar w:fldCharType="end"/>
      </w:r>
      <w:r>
        <w:t xml:space="preserve"> argue that using colour effectively is essential.</w:t>
      </w:r>
      <w:r w:rsidR="0036199B">
        <w:t xml:space="preserve"> Their first consideration is that approximately 5% of humans and closer to 10% of males are colour blind</w:t>
      </w:r>
      <w:r w:rsidR="00F432F5">
        <w:t xml:space="preserve"> </w:t>
      </w:r>
      <w:r w:rsidR="00F432F5">
        <w:fldChar w:fldCharType="begin"/>
      </w:r>
      <w:r w:rsidR="00F432F5">
        <w:instrText xml:space="preserve"> ADDIN ZOTERO_ITEM CSL_CITATION {"citationID":"TPCMhJOQ","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The most common colour blindness is red-green also known as </w:t>
      </w:r>
      <w:r w:rsidR="0036199B">
        <w:rPr>
          <w:rFonts w:ascii="Arial" w:hAnsi="Arial" w:cs="Arial"/>
          <w:color w:val="202124"/>
          <w:sz w:val="30"/>
          <w:szCs w:val="30"/>
          <w:shd w:val="clear" w:color="auto" w:fill="FFFFFF"/>
        </w:rPr>
        <w:t>deuteranopia</w:t>
      </w:r>
      <w:r w:rsidR="0036199B">
        <w:t>; this causes issues seeing and distinguishing between red, green, and yellow</w:t>
      </w:r>
      <w:r w:rsidR="00F432F5">
        <w:t xml:space="preserve"> </w:t>
      </w:r>
      <w:r w:rsidR="00F432F5">
        <w:fldChar w:fldCharType="begin"/>
      </w:r>
      <w:r w:rsidR="00F432F5">
        <w:instrText xml:space="preserve"> ADDIN ZOTERO_ITEM CSL_CITATION {"citationID":"T20GlLyt","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So, to be inclusive, understanding what colours to avoid is essential. Further, in many journals and scientific communication mediums, grey scale (graph categories being distinguished by shades of grey) is common. Thus, the visualisations researchers make should be meaningful in grey scale and not rely on a necessity for specific colours, e.g., green. </w:t>
      </w:r>
    </w:p>
    <w:p w14:paraId="3BECFF92" w14:textId="1932DB0D" w:rsidR="000869E0" w:rsidRPr="00E44C8E" w:rsidRDefault="003505BF">
      <w:pPr>
        <w:rPr>
          <w:b/>
          <w:bCs/>
        </w:rPr>
      </w:pPr>
      <w:r w:rsidRPr="00E44C8E">
        <w:rPr>
          <w:b/>
          <w:bCs/>
        </w:rPr>
        <w:t>Studying scatterplots</w:t>
      </w:r>
    </w:p>
    <w:p w14:paraId="7F2E36CA" w14:textId="115A00B2" w:rsidR="00262A79" w:rsidRDefault="003505BF">
      <w:r>
        <w:t>Scatterplots</w:t>
      </w:r>
      <w:r w:rsidR="00B44FB1">
        <w:t>, one of</w:t>
      </w:r>
      <w:r>
        <w:t xml:space="preserve"> the most widely used data visualisation</w:t>
      </w:r>
      <w:r w:rsidR="00B44FB1">
        <w:t xml:space="preserve"> techniques, visually represent bivariate data across x and y cartesian coordinates. Scatterplots are worthy of studying for, among other things, three key reasons. First, they are widely used and thus represent practical significance; if researchers can improve scatterplots whereby people estimate or understand them better, then a wide array of data can be better understood. Second, </w:t>
      </w:r>
      <w:r w:rsidR="007268B6">
        <w:t xml:space="preserve">scatterplots are at the ideal threshold of complexity. They are simpler than other visualisations like multidimensional data visualisations, e.g., violin-box plots, but are complex enough to show useful insights, e.g., correlations between two variables of interest. Thus, they are easily studied and provide beneficial insights into data </w:t>
      </w:r>
      <w:r w:rsidR="007268B6">
        <w:lastRenderedPageBreak/>
        <w:t xml:space="preserve">visualisation perception. Finally, </w:t>
      </w:r>
      <w:r w:rsidR="00B44FB1">
        <w:t>scatterplots are</w:t>
      </w:r>
      <w:r w:rsidR="007268B6">
        <w:t xml:space="preserve"> excellent candidates for data visualisation research because they are</w:t>
      </w:r>
      <w:r w:rsidR="00B44FB1">
        <w:t xml:space="preserve"> easily modified, for example, the size, colour, position, and opacity of scatte</w:t>
      </w:r>
      <w:r w:rsidR="007268B6">
        <w:t>r</w:t>
      </w:r>
      <w:r w:rsidR="00B44FB1">
        <w:t xml:space="preserve">plot points can be </w:t>
      </w:r>
      <w:r w:rsidR="007268B6">
        <w:t xml:space="preserve">easily </w:t>
      </w:r>
      <w:r w:rsidR="00B44FB1">
        <w:t xml:space="preserve">modified to enhance or reduce </w:t>
      </w:r>
      <w:r w:rsidR="007268B6">
        <w:t xml:space="preserve">perceptual estimation. Overall, they are a good choice of data visualisation for rigorous experimental psychology research.  </w:t>
      </w:r>
    </w:p>
    <w:p w14:paraId="5D951412" w14:textId="6A89E085" w:rsidR="000869E0" w:rsidRPr="00E44C8E" w:rsidRDefault="007268B6">
      <w:pPr>
        <w:rPr>
          <w:b/>
          <w:bCs/>
        </w:rPr>
      </w:pPr>
      <w:r w:rsidRPr="00E44C8E">
        <w:rPr>
          <w:b/>
          <w:bCs/>
        </w:rPr>
        <w:t xml:space="preserve">A primer on correlation perception research </w:t>
      </w:r>
    </w:p>
    <w:p w14:paraId="07FF8F96" w14:textId="12A113E9" w:rsidR="00C96A71" w:rsidRDefault="007268B6">
      <w:r>
        <w:t xml:space="preserve">Much research has been conducted on scatterplots and researchers have provided useful insights into how they are perceived. </w:t>
      </w:r>
      <w:r w:rsidR="00DA023D">
        <w:t>While scatterplots can be used for several goals, e.g., unsupervised machine learning such as cluster analysis and assumption tests like outlier detection</w:t>
      </w:r>
      <w:r w:rsidR="00921126">
        <w:t xml:space="preserve"> and </w:t>
      </w:r>
      <w:proofErr w:type="spellStart"/>
      <w:r w:rsidR="00921126">
        <w:t>qq</w:t>
      </w:r>
      <w:proofErr w:type="spellEnd"/>
      <w:r w:rsidR="00921126">
        <w:t>-plots</w:t>
      </w:r>
      <w:r w:rsidR="00DA023D">
        <w:t xml:space="preserve">, the most common reason for using scatterplots is to assess whether a correlation between two variables is present. </w:t>
      </w:r>
      <w:r w:rsidR="00C96A71">
        <w:t>Prior research has questioned what data visualisation is most apt at representing correlations. Weber beyond weber.</w:t>
      </w:r>
    </w:p>
    <w:p w14:paraId="37C0E3BA" w14:textId="5C035C7A" w:rsidR="000869E0" w:rsidRDefault="00E44C8E">
      <w:r>
        <w:t>While several statistical methods exist, e.g., Spearman’s correlation and Kendall’s correlation, the most used correlation method is the Pearson product-moment correlation coefficient.</w:t>
      </w:r>
    </w:p>
    <w:p w14:paraId="116C1025" w14:textId="19AF97A0" w:rsidR="007268B6" w:rsidRDefault="002B387B">
      <w:pPr>
        <w:rPr>
          <w:b/>
          <w:bCs/>
          <w:i/>
          <w:iCs/>
        </w:rPr>
      </w:pPr>
      <w:r w:rsidRPr="00E44C8E">
        <w:rPr>
          <w:b/>
          <w:bCs/>
          <w:i/>
          <w:iCs/>
        </w:rPr>
        <w:t>Pearson product-moment correlation coefficient</w:t>
      </w:r>
    </w:p>
    <w:p w14:paraId="2B71B3F9" w14:textId="0E6ECD0E" w:rsidR="00A71091" w:rsidRPr="00A71091" w:rsidRDefault="00A71091">
      <w:pPr>
        <w:rPr>
          <w:sz w:val="28"/>
          <w:szCs w:val="28"/>
        </w:rPr>
      </w:pPr>
      <m:oMathPara>
        <m:oMath>
          <m:r>
            <w:rPr>
              <w:rFonts w:ascii="Cambria Math" w:hAnsi="Cambria Math"/>
              <w:sz w:val="28"/>
              <w:szCs w:val="28"/>
            </w:rPr>
            <m:t xml:space="preserve">r =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e>
                  </m:d>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r>
                    <w:rPr>
                      <w:rFonts w:ascii="Cambria Math" w:hAnsi="Cambria Math"/>
                      <w:sz w:val="28"/>
                      <w:szCs w:val="28"/>
                    </w:rPr>
                    <m:t>)</m:t>
                  </m:r>
                </m:e>
              </m:nary>
            </m:num>
            <m:den>
              <m:rad>
                <m:radPr>
                  <m:degHide m:val="1"/>
                  <m:ctrlPr>
                    <w:rPr>
                      <w:rFonts w:ascii="Cambria Math" w:hAnsi="Cambria Math"/>
                      <w:i/>
                      <w:sz w:val="28"/>
                      <w:szCs w:val="28"/>
                    </w:rPr>
                  </m:ctrlPr>
                </m:radPr>
                <m:deg/>
                <m:e>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r>
                        <w:rPr>
                          <w:rFonts w:ascii="Cambria Math" w:hAnsi="Cambria Math"/>
                          <w:sz w:val="28"/>
                          <w:szCs w:val="28"/>
                        </w:rPr>
                        <m:t xml:space="preserve"> </m:t>
                      </m:r>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e>
                      </m:nary>
                    </m:e>
                  </m:nary>
                </m:e>
              </m:rad>
            </m:den>
          </m:f>
        </m:oMath>
      </m:oMathPara>
    </w:p>
    <w:p w14:paraId="5F01B32D" w14:textId="6E2330AB" w:rsidR="002B387B" w:rsidRDefault="002B387B">
      <w:r>
        <w:t xml:space="preserve">The Pearson product-moment correlation coefficient which we will denote </w:t>
      </w:r>
      <w:r w:rsidR="00E44C8E">
        <w:t>as</w:t>
      </w:r>
      <w:r>
        <w:t xml:space="preserve"> Pearson’s r, is a statistical method that assesses the linear correlation between two sets of data. For example, popular correlation research shows strong associations between</w:t>
      </w:r>
      <w:proofErr w:type="gramStart"/>
      <w:r>
        <w:t>…..</w:t>
      </w:r>
      <w:proofErr w:type="gramEnd"/>
      <w:r>
        <w:t xml:space="preserve"> add popular </w:t>
      </w:r>
      <w:proofErr w:type="gramStart"/>
      <w:r>
        <w:t>example</w:t>
      </w:r>
      <w:proofErr w:type="gramEnd"/>
    </w:p>
    <w:p w14:paraId="0FA353B0" w14:textId="3AA90E60" w:rsidR="007268B6" w:rsidRDefault="002B387B">
      <w:r>
        <w:t>The formula to work out Pearson’s r is below</w:t>
      </w:r>
      <w:r w:rsidR="00DC3974">
        <w:t xml:space="preserve"> whereby</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DC3974">
        <w:t xml:space="preserve">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00DC3974">
        <w:t xml:space="preserve"> denotes the values of the</w:t>
      </w:r>
      <w:r w:rsidR="00A71091">
        <w:t xml:space="preserve"> x and y variables in the studied sample and </w:t>
      </w:r>
      <w:r w:rsidR="00DC3974">
        <w:t xml:space="preserve"> </w:t>
      </w:r>
      <m:oMath>
        <m:acc>
          <m:accPr>
            <m:chr m:val="̅"/>
            <m:ctrlPr>
              <w:rPr>
                <w:rFonts w:ascii="Cambria Math" w:hAnsi="Cambria Math"/>
                <w:i/>
              </w:rPr>
            </m:ctrlPr>
          </m:accPr>
          <m:e>
            <m:r>
              <w:rPr>
                <w:rFonts w:ascii="Cambria Math" w:hAnsi="Cambria Math"/>
              </w:rPr>
              <m:t>x</m:t>
            </m:r>
          </m:e>
        </m:acc>
      </m:oMath>
      <w:r w:rsidR="00DC3974">
        <w:t xml:space="preserve"> and </w:t>
      </w:r>
      <m:oMath>
        <m:acc>
          <m:accPr>
            <m:chr m:val="̅"/>
            <m:ctrlPr>
              <w:rPr>
                <w:rFonts w:ascii="Cambria Math" w:eastAsiaTheme="minorEastAsia" w:hAnsi="Cambria Math"/>
                <w:i/>
              </w:rPr>
            </m:ctrlPr>
          </m:accPr>
          <m:e>
            <m:r>
              <w:rPr>
                <w:rFonts w:ascii="Cambria Math" w:eastAsiaTheme="minorEastAsia" w:hAnsi="Cambria Math"/>
              </w:rPr>
              <m:t>y</m:t>
            </m:r>
          </m:e>
        </m:acc>
      </m:oMath>
      <w:r w:rsidR="00DC3974">
        <w:t xml:space="preserve"> denote the mean of these variables.</w:t>
      </w:r>
      <w:r w:rsidR="00A71091">
        <w:t xml:space="preserve"> </w:t>
      </w:r>
      <w:r>
        <w:t xml:space="preserve">Pearson’s r provides an r value that ranges between 0 and the absolute value of 1 denoted as |1|. |1| can range from -1 to 1. Thus, the r value can assess positive and negative correlations. </w:t>
      </w:r>
    </w:p>
    <w:p w14:paraId="5E84C8DD" w14:textId="0AD3617E" w:rsidR="002B387B" w:rsidRPr="00AE1172" w:rsidRDefault="00E44C8E">
      <w:pPr>
        <w:rPr>
          <w:b/>
          <w:bCs/>
        </w:rPr>
      </w:pPr>
      <w:r w:rsidRPr="00AE1172">
        <w:rPr>
          <w:b/>
          <w:bCs/>
        </w:rPr>
        <w:t>Seminal Correlation perception research</w:t>
      </w:r>
      <w:r w:rsidR="009B4EAD" w:rsidRPr="00AE1172">
        <w:rPr>
          <w:b/>
          <w:bCs/>
        </w:rPr>
        <w:t xml:space="preserve"> (mid-to-late twentieth century)</w:t>
      </w:r>
    </w:p>
    <w:p w14:paraId="46E2C9BC" w14:textId="40A97EFE" w:rsidR="00363AB0" w:rsidRPr="00E44C8E" w:rsidRDefault="00363AB0">
      <w:pPr>
        <w:rPr>
          <w:b/>
          <w:bCs/>
          <w:i/>
          <w:iCs/>
        </w:rPr>
      </w:pPr>
      <w:r>
        <w:rPr>
          <w:b/>
          <w:bCs/>
          <w:i/>
          <w:iCs/>
        </w:rPr>
        <w:t>Schools of thought</w:t>
      </w:r>
    </w:p>
    <w:p w14:paraId="7B76ADF9" w14:textId="10F8E3C7" w:rsidR="00363AB0" w:rsidRDefault="009B4EAD">
      <w:r>
        <w:t xml:space="preserve">To understand contemporary correlation perception research, it can be beneficial to examine seminal or pioneering work. </w:t>
      </w:r>
      <w:r>
        <w:fldChar w:fldCharType="begin"/>
      </w:r>
      <w:r w:rsidR="00D140D0">
        <w:instrText xml:space="preserve"> ADDIN ZOTERO_ITEM CSL_CITATION {"citationID":"QlgZDzkc","properties":{"formattedCitation":"(Feyerabend, 2020)","plainCitation":"(Feyerabend, 2020)","dontUpdate":true,"noteIndex":0},"citationItems":[{"id":4848,"uris":["http://zotero.org/users/7306819/items/C2UXAQP3"],"itemData":{"id":4848,"type":"book","abstract":"Paul Feyerabend's globally acclaimed work, which sparked and continues to stimulate fierce debate, examines the deficiencies of many widespread ideas about scientific progress and the nature of knowledge. Feyerabend argues that scientific advances can only be understood in a historical context. He looks at the way the philosophy of science has consistently overemphasized practice over method, and considers the possibility that anarchism could replace rationalism in the theory of knowledge.This updated edition of the classic text includes a new introduction by Ian Hacking, one of the most important contemporary philosophers of science. Hacking reflects on both Feyerabend's life and personality as well as the broader significance of the book for current discussions.","ISBN":"978-1-78960-097-1","language":"en","note":"Google-Books-ID: h1qcEAAAQBAJ","number-of-pages":"437","publisher":"Verso Books","source":"Google Books","title":"Against Method: Outline of an Anarchistic Theory of Knowledge","title-short":"Against Method","author":[{"family":"Feyerabend","given":"Paul"}],"issued":{"date-parts":[["2020",5,5]]},"citation-key":"feyerabendMethodOutlineAnarchistic2020"}}],"schema":"https://github.com/citation-style-language/schema/raw/master/csl-citation.json"} </w:instrText>
      </w:r>
      <w:r>
        <w:fldChar w:fldCharType="separate"/>
      </w:r>
      <w:r w:rsidRPr="009B4EAD">
        <w:rPr>
          <w:rFonts w:ascii="Calibri" w:hAnsi="Calibri" w:cs="Calibri"/>
        </w:rPr>
        <w:t xml:space="preserve">Feyerabend </w:t>
      </w:r>
      <w:r>
        <w:rPr>
          <w:rFonts w:ascii="Calibri" w:hAnsi="Calibri" w:cs="Calibri"/>
        </w:rPr>
        <w:t>(</w:t>
      </w:r>
      <w:r w:rsidRPr="009B4EAD">
        <w:rPr>
          <w:rFonts w:ascii="Calibri" w:hAnsi="Calibri" w:cs="Calibri"/>
        </w:rPr>
        <w:t>2020)</w:t>
      </w:r>
      <w:r>
        <w:fldChar w:fldCharType="end"/>
      </w:r>
      <w:r>
        <w:t xml:space="preserve"> argues that it is important to understand the historical works within a field to fully comprehend the subject. </w:t>
      </w:r>
      <w:r w:rsidR="00611BA4">
        <w:t xml:space="preserve">First, seminal work in correlation perception was distinguished between two schools of thought: </w:t>
      </w:r>
      <w:proofErr w:type="spellStart"/>
      <w:r w:rsidR="00611BA4">
        <w:t>axiomatisers</w:t>
      </w:r>
      <w:proofErr w:type="spellEnd"/>
      <w:r w:rsidR="00611BA4">
        <w:t xml:space="preserve"> and scalers. </w:t>
      </w:r>
      <w:proofErr w:type="spellStart"/>
      <w:r w:rsidR="00611BA4">
        <w:t>Axiomatisers</w:t>
      </w:r>
      <w:proofErr w:type="spellEnd"/>
      <w:r w:rsidR="00611BA4">
        <w:t xml:space="preserve"> create scales based on measurement and mathematical theories. Fundamentally, </w:t>
      </w:r>
      <w:proofErr w:type="spellStart"/>
      <w:r w:rsidR="00611BA4">
        <w:t>axiomatisers</w:t>
      </w:r>
      <w:proofErr w:type="spellEnd"/>
      <w:r w:rsidR="00611BA4">
        <w:t xml:space="preserve"> construct qualitative conditions to justify scales. On the other hand, scalers are interested in participants assigning numbers to scales, e.g., rating correlation strength on a scale. As the present study is focused on </w:t>
      </w:r>
      <w:r w:rsidR="00363AB0">
        <w:t xml:space="preserve">getting participants to assign an r value </w:t>
      </w:r>
      <w:r w:rsidR="005B65AF">
        <w:t>to a scatterplot with a scale</w:t>
      </w:r>
      <w:r w:rsidR="00363AB0">
        <w:t xml:space="preserve">, the focus of the next sections will </w:t>
      </w:r>
      <w:r w:rsidR="004E7A7B">
        <w:t xml:space="preserve">primarily </w:t>
      </w:r>
      <w:r w:rsidR="00363AB0">
        <w:t>be on research within the scaler paradigm.</w:t>
      </w:r>
    </w:p>
    <w:p w14:paraId="734F46C0" w14:textId="40AEACBE" w:rsidR="00363AB0" w:rsidRPr="00AE1172" w:rsidRDefault="00363AB0">
      <w:pPr>
        <w:rPr>
          <w:b/>
          <w:bCs/>
          <w:i/>
          <w:iCs/>
        </w:rPr>
      </w:pPr>
      <w:r w:rsidRPr="00AE1172">
        <w:rPr>
          <w:b/>
          <w:bCs/>
          <w:i/>
          <w:iCs/>
        </w:rPr>
        <w:t>Measuring correlation perception</w:t>
      </w:r>
    </w:p>
    <w:p w14:paraId="4C8DE6A3" w14:textId="3307C18D" w:rsidR="00845AB6" w:rsidRDefault="00363AB0">
      <w:r>
        <w:t>Within early scaling work, two types of measurements were predominantly used: discrimination and estimation.</w:t>
      </w:r>
      <w:r w:rsidR="007C4568">
        <w:t xml:space="preserve"> Discrimination is typically when participants are asked to compare two or more stimuli, e.g., two side-by-side graphs. Estimation is where participants are asked to estimate a particular stimulus, e.g., what the r value is</w:t>
      </w:r>
      <w:r w:rsidR="009567E2">
        <w:t>; as the present study adopts an estimation paradigm, we will focus on estimation research</w:t>
      </w:r>
      <w:r w:rsidR="007C4568">
        <w:t>.</w:t>
      </w:r>
      <w:r>
        <w:t xml:space="preserve"> Early work asked participants to</w:t>
      </w:r>
      <w:r w:rsidR="007C4568">
        <w:t xml:space="preserve"> make discriminative and comparative </w:t>
      </w:r>
      <w:r w:rsidR="007C4568">
        <w:lastRenderedPageBreak/>
        <w:t xml:space="preserve">judgements between two or more graphs; they found that as the </w:t>
      </w:r>
      <w:proofErr w:type="spellStart"/>
      <w:r w:rsidR="007C4568">
        <w:t>maginitude</w:t>
      </w:r>
      <w:proofErr w:type="spellEnd"/>
      <w:r w:rsidR="007C4568">
        <w:t xml:space="preserve"> of the r value increased, judgements were more accurate. </w:t>
      </w:r>
    </w:p>
    <w:p w14:paraId="77DFB151" w14:textId="1332E60D" w:rsidR="00845AB6" w:rsidRPr="00AE1172" w:rsidRDefault="00845AB6">
      <w:pPr>
        <w:rPr>
          <w:b/>
          <w:bCs/>
          <w:i/>
          <w:iCs/>
        </w:rPr>
      </w:pPr>
      <w:r w:rsidRPr="00AE1172">
        <w:rPr>
          <w:b/>
          <w:bCs/>
          <w:i/>
          <w:iCs/>
        </w:rPr>
        <w:t>Core findings</w:t>
      </w:r>
    </w:p>
    <w:p w14:paraId="4F7A46AB" w14:textId="32A9BA5D" w:rsidR="0097241A" w:rsidRPr="00611BA4" w:rsidRDefault="007C4568">
      <w:r>
        <w:t xml:space="preserve">Additionally, seminal findings suggested that participants can rapidly extract relatively accurate correlation information, e.g., </w:t>
      </w:r>
      <w:proofErr w:type="gramStart"/>
      <w:r>
        <w:t>large</w:t>
      </w:r>
      <w:proofErr w:type="gramEnd"/>
      <w:r>
        <w:t xml:space="preserve"> or small correlation.</w:t>
      </w:r>
      <w:r w:rsidR="00DE278C">
        <w:t xml:space="preserve"> Importantly, Meyer (26 </w:t>
      </w:r>
      <w:proofErr w:type="spellStart"/>
      <w:r w:rsidR="00DE278C">
        <w:t>elliot</w:t>
      </w:r>
      <w:proofErr w:type="spellEnd"/>
      <w:r w:rsidR="00DE278C">
        <w:t>) found that expertise did not influence r value estimation performance.</w:t>
      </w:r>
      <w:r w:rsidR="005B65AF">
        <w:t xml:space="preserve"> </w:t>
      </w:r>
      <w:r>
        <w:t>Further, an important early finding was that participants consistently underrate positive r values 0 &lt; r &lt; 1</w:t>
      </w:r>
      <w:r w:rsidR="00DE278C">
        <w:t xml:space="preserve"> in estimation studies</w:t>
      </w:r>
      <w:r>
        <w:t xml:space="preserve">. Moreover, several studies found that this systematic effect was pronounced when the r value is .2 &lt; </w:t>
      </w:r>
      <w:proofErr w:type="gramStart"/>
      <w:r>
        <w:t xml:space="preserve">r </w:t>
      </w:r>
      <w:r w:rsidR="00363AB0">
        <w:t xml:space="preserve"> </w:t>
      </w:r>
      <w:r>
        <w:t>&lt;</w:t>
      </w:r>
      <w:proofErr w:type="gramEnd"/>
      <w:r>
        <w:t xml:space="preserve"> .6. Overall, seminal research found a systematic effect that demonstrated the need to improve correlation visualisations so that participants underestimate r values less. </w:t>
      </w:r>
    </w:p>
    <w:p w14:paraId="60E32533" w14:textId="4D68FB37" w:rsidR="009B4EAD" w:rsidRDefault="009B4EAD">
      <w:pPr>
        <w:rPr>
          <w:b/>
          <w:bCs/>
          <w:i/>
          <w:iCs/>
        </w:rPr>
      </w:pPr>
      <w:r w:rsidRPr="009B4EAD">
        <w:rPr>
          <w:b/>
          <w:bCs/>
          <w:i/>
          <w:iCs/>
        </w:rPr>
        <w:t>Empirical evaluation of axioms fundamental to Stevens's ratio-scaling approach: I. Loudness production</w:t>
      </w:r>
      <w:r>
        <w:rPr>
          <w:b/>
          <w:bCs/>
          <w:i/>
          <w:iCs/>
        </w:rPr>
        <w:t xml:space="preserve"> good early references: Scaling vs </w:t>
      </w:r>
      <w:proofErr w:type="spellStart"/>
      <w:r>
        <w:rPr>
          <w:b/>
          <w:bCs/>
          <w:i/>
          <w:iCs/>
        </w:rPr>
        <w:t>axiomatizers</w:t>
      </w:r>
      <w:proofErr w:type="spellEnd"/>
    </w:p>
    <w:p w14:paraId="5936AA6D" w14:textId="6A00EE2B" w:rsidR="009B4EAD" w:rsidRDefault="009B4EAD">
      <w:pPr>
        <w:rPr>
          <w:b/>
          <w:bCs/>
          <w:i/>
          <w:iCs/>
        </w:rPr>
      </w:pPr>
      <w:r>
        <w:rPr>
          <w:b/>
          <w:bCs/>
          <w:i/>
          <w:iCs/>
        </w:rPr>
        <w:t xml:space="preserve">In strain et al., </w:t>
      </w:r>
      <w:r w:rsidRPr="009B4EAD">
        <w:rPr>
          <w:b/>
          <w:bCs/>
          <w:i/>
          <w:iCs/>
        </w:rPr>
        <w:t xml:space="preserve">(Strahan and Hansen, 1978; </w:t>
      </w:r>
      <w:proofErr w:type="spellStart"/>
      <w:r w:rsidRPr="009B4EAD">
        <w:rPr>
          <w:b/>
          <w:bCs/>
          <w:i/>
          <w:iCs/>
        </w:rPr>
        <w:t>Bobko</w:t>
      </w:r>
      <w:proofErr w:type="spellEnd"/>
      <w:r w:rsidRPr="009B4EAD">
        <w:rPr>
          <w:b/>
          <w:bCs/>
          <w:i/>
          <w:iCs/>
        </w:rPr>
        <w:t xml:space="preserve"> and Karren, 1979; Cleveland et al., 1982; Lane et al., 1985; Lauer and Post, 1989; Collyer et al., 1990; Meyer and Shinar, 1992)</w:t>
      </w:r>
      <w:r>
        <w:rPr>
          <w:b/>
          <w:bCs/>
          <w:i/>
          <w:iCs/>
        </w:rPr>
        <w:t>: underestimation effect</w:t>
      </w:r>
    </w:p>
    <w:p w14:paraId="4C854896" w14:textId="4B419D06" w:rsidR="009B4EAD" w:rsidRDefault="000418FD">
      <w:pPr>
        <w:rPr>
          <w:b/>
          <w:bCs/>
          <w:i/>
          <w:iCs/>
        </w:rPr>
      </w:pPr>
      <w:r w:rsidRPr="000418FD">
        <w:rPr>
          <w:b/>
          <w:bCs/>
          <w:i/>
          <w:iCs/>
        </w:rPr>
        <w:t>Madison Elliott</w:t>
      </w:r>
      <w:r>
        <w:rPr>
          <w:b/>
          <w:bCs/>
          <w:i/>
          <w:iCs/>
        </w:rPr>
        <w:t xml:space="preserve"> page 26</w:t>
      </w:r>
    </w:p>
    <w:p w14:paraId="222ACB50" w14:textId="77777777" w:rsidR="000418FD" w:rsidRDefault="000418FD">
      <w:pPr>
        <w:rPr>
          <w:b/>
          <w:bCs/>
          <w:i/>
          <w:iCs/>
        </w:rPr>
      </w:pPr>
    </w:p>
    <w:p w14:paraId="4CF714A2" w14:textId="2CE47865" w:rsidR="002B387B" w:rsidRPr="00C31E43" w:rsidRDefault="00E44C8E">
      <w:pPr>
        <w:rPr>
          <w:b/>
          <w:bCs/>
          <w:i/>
          <w:iCs/>
        </w:rPr>
      </w:pPr>
      <w:r w:rsidRPr="00CF6109">
        <w:rPr>
          <w:b/>
          <w:bCs/>
        </w:rPr>
        <w:t>Contemporary Correlation perception research</w:t>
      </w:r>
      <w:r w:rsidR="009B4EAD" w:rsidRPr="00CF6109">
        <w:rPr>
          <w:b/>
          <w:bCs/>
        </w:rPr>
        <w:t xml:space="preserve"> (twenty-first century</w:t>
      </w:r>
      <w:r w:rsidR="009B4EAD">
        <w:rPr>
          <w:b/>
          <w:bCs/>
          <w:i/>
          <w:iCs/>
        </w:rPr>
        <w:t>)</w:t>
      </w:r>
    </w:p>
    <w:p w14:paraId="13C19E38" w14:textId="5A522AC6" w:rsidR="00055F19" w:rsidRDefault="00AE1172">
      <w:r>
        <w:t xml:space="preserve">While seminal findings of correlation perception were useful, a modern criticism of this research is that they are antiquated and had design flaws not shared by contemporary psychophysics research </w:t>
      </w:r>
      <w:r>
        <w:fldChar w:fldCharType="begin"/>
      </w:r>
      <w:r w:rsidR="00D140D0">
        <w:instrText xml:space="preserve"> ADDIN ZOTERO_ITEM CSL_CITATION {"citationID":"OgY7CQF6","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fldChar w:fldCharType="separate"/>
      </w:r>
      <w:r w:rsidR="00D140D0" w:rsidRPr="00D140D0">
        <w:rPr>
          <w:rFonts w:ascii="Calibri" w:hAnsi="Calibri" w:cs="Calibri"/>
        </w:rPr>
        <w:t>(Elliott, 2021)</w:t>
      </w:r>
      <w:r>
        <w:fldChar w:fldCharType="end"/>
      </w:r>
      <w:r>
        <w:t xml:space="preserve">. </w:t>
      </w:r>
      <w:r w:rsidR="00055F19">
        <w:t xml:space="preserve">The findings of </w:t>
      </w:r>
      <w:r w:rsidR="00055F19">
        <w:fldChar w:fldCharType="begin"/>
      </w:r>
      <w:r w:rsidR="00CC22CA">
        <w:instrText xml:space="preserve"> ADDIN ZOTERO_ITEM CSL_CITATION {"citationID":"hWDBJLwN","properties":{"formattedCitation":"(Doherty et al., 2007)","plainCitation":"(Doherty et al., 2007)","dontUpdate":true,"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055F19">
        <w:fldChar w:fldCharType="separate"/>
      </w:r>
      <w:r w:rsidR="00055F19" w:rsidRPr="00055F19">
        <w:rPr>
          <w:rFonts w:ascii="Calibri" w:hAnsi="Calibri" w:cs="Calibri"/>
        </w:rPr>
        <w:t xml:space="preserve">Doherty et al. </w:t>
      </w:r>
      <w:r w:rsidR="00055F19">
        <w:rPr>
          <w:rFonts w:ascii="Calibri" w:hAnsi="Calibri" w:cs="Calibri"/>
        </w:rPr>
        <w:t>(</w:t>
      </w:r>
      <w:r w:rsidR="00055F19" w:rsidRPr="00055F19">
        <w:rPr>
          <w:rFonts w:ascii="Calibri" w:hAnsi="Calibri" w:cs="Calibri"/>
        </w:rPr>
        <w:t>2007)</w:t>
      </w:r>
      <w:r w:rsidR="00055F19">
        <w:fldChar w:fldCharType="end"/>
      </w:r>
      <w:r w:rsidR="00055F19">
        <w:t xml:space="preserve"> contrasted with prior findings of a systematic underestimation of correlation values. They suggested that people overestimate midrange correlations and underestimated large correlations.</w:t>
      </w:r>
      <w:r w:rsidR="00530C43">
        <w:t xml:space="preserve"> </w:t>
      </w:r>
      <w:r w:rsidR="002A22D6">
        <w:t>Regardless, this finding still demonstrated the need to improve visualisation design due to the systematic over-and-underestimation of correlation values.</w:t>
      </w:r>
    </w:p>
    <w:p w14:paraId="5FFA6A09" w14:textId="59123866" w:rsidR="002A22D6" w:rsidRDefault="00D140D0">
      <w:r>
        <w:t xml:space="preserve">A resurgence in adequate methodology and studies was started by </w:t>
      </w:r>
      <w:r>
        <w:fldChar w:fldCharType="begin"/>
      </w:r>
      <w:r w:rsidR="00CC22CA">
        <w:instrText xml:space="preserve"> ADDIN ZOTERO_ITEM CSL_CITATION {"citationID":"KlJEWwWr","properties":{"formattedCitation":"(Rensink &amp; Baldridge, 2010)","plainCitation":"(Rensink &amp; Baldridge, 2010)","dontUpdate":true,"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fldChar w:fldCharType="separate"/>
      </w:r>
      <w:r w:rsidRPr="00D140D0">
        <w:rPr>
          <w:rFonts w:ascii="Calibri" w:hAnsi="Calibri" w:cs="Calibri"/>
        </w:rPr>
        <w:t xml:space="preserve">Rensink &amp; Baldridge </w:t>
      </w:r>
      <w:r>
        <w:rPr>
          <w:rFonts w:ascii="Calibri" w:hAnsi="Calibri" w:cs="Calibri"/>
        </w:rPr>
        <w:t>(</w:t>
      </w:r>
      <w:r w:rsidRPr="00D140D0">
        <w:rPr>
          <w:rFonts w:ascii="Calibri" w:hAnsi="Calibri" w:cs="Calibri"/>
        </w:rPr>
        <w:t>2010)</w:t>
      </w:r>
      <w:r>
        <w:fldChar w:fldCharType="end"/>
      </w:r>
      <w:r>
        <w:t xml:space="preserve"> </w:t>
      </w:r>
      <w:r w:rsidR="00C31E43">
        <w:t xml:space="preserve">where they found just-noticeable-differences (JND) of participant’s discrimination judgements. </w:t>
      </w:r>
      <w:r w:rsidR="00530C43">
        <w:t xml:space="preserve">Further, </w:t>
      </w:r>
      <w:r w:rsidR="00530C43">
        <w:fldChar w:fldCharType="begin"/>
      </w:r>
      <w:r w:rsidR="00CC22CA">
        <w:instrText xml:space="preserve"> ADDIN ZOTERO_ITEM CSL_CITATION {"citationID":"ywWuj5at","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530C43">
        <w:fldChar w:fldCharType="separate"/>
      </w:r>
      <w:r w:rsidR="00530C43" w:rsidRPr="00530C43">
        <w:rPr>
          <w:rFonts w:ascii="Calibri" w:hAnsi="Calibri" w:cs="Calibri"/>
        </w:rPr>
        <w:t xml:space="preserve">Rensink </w:t>
      </w:r>
      <w:r w:rsidR="00530C43">
        <w:rPr>
          <w:rFonts w:ascii="Calibri" w:hAnsi="Calibri" w:cs="Calibri"/>
        </w:rPr>
        <w:t>(</w:t>
      </w:r>
      <w:r w:rsidR="00530C43" w:rsidRPr="00530C43">
        <w:rPr>
          <w:rFonts w:ascii="Calibri" w:hAnsi="Calibri" w:cs="Calibri"/>
        </w:rPr>
        <w:t>2012)</w:t>
      </w:r>
      <w:r w:rsidR="00530C43">
        <w:fldChar w:fldCharType="end"/>
      </w:r>
      <w:r w:rsidR="00530C43">
        <w:t xml:space="preserve"> found no direct estimation differences between scatterplots when manipulating colour, size, shape, and brightness among others. </w:t>
      </w:r>
    </w:p>
    <w:p w14:paraId="6128911D" w14:textId="7B2AD9B2" w:rsidR="002A22D6" w:rsidRDefault="002A22D6">
      <w:r>
        <w:t>ADD MORE RENSINK&gt;&gt;&gt;&gt;</w:t>
      </w:r>
    </w:p>
    <w:p w14:paraId="1C29F004" w14:textId="13ED0F60" w:rsidR="003909B5" w:rsidRPr="00A31FC6" w:rsidRDefault="00530C43">
      <w:r>
        <w:t xml:space="preserve">Importantly, contemporary research has </w:t>
      </w:r>
      <w:r w:rsidR="00254821">
        <w:t>developed</w:t>
      </w:r>
      <w:r>
        <w:t xml:space="preserve"> mathematical laws that </w:t>
      </w:r>
      <w:r w:rsidR="00A31FC6">
        <w:t>compute the mechanisms of correlation perception</w:t>
      </w:r>
      <w:r>
        <w:t xml:space="preserve"> </w:t>
      </w:r>
      <w:r>
        <w:fldChar w:fldCharType="begin"/>
      </w:r>
      <w:r>
        <w:instrText xml:space="preserve"> ADDIN ZOTERO_ITEM CSL_CITATION {"citationID":"d0jYGNqv","properties":{"formattedCitation":"(Rensink, 2016, 2017)","plainCitation":"(Rensink, 2016, 2017)","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fldChar w:fldCharType="separate"/>
      </w:r>
      <w:r w:rsidRPr="00530C43">
        <w:rPr>
          <w:rFonts w:ascii="Calibri" w:hAnsi="Calibri" w:cs="Calibri"/>
        </w:rPr>
        <w:t>(Rensink, 2016, 2017)</w:t>
      </w:r>
      <w:r>
        <w:fldChar w:fldCharType="end"/>
      </w:r>
      <w:r w:rsidR="00A31FC6">
        <w:t>.</w:t>
      </w:r>
    </w:p>
    <w:p w14:paraId="4F3E389B" w14:textId="7723315F" w:rsidR="007F229C" w:rsidRPr="00CF6109" w:rsidRDefault="007F229C">
      <w:pPr>
        <w:rPr>
          <w:b/>
          <w:bCs/>
        </w:rPr>
      </w:pPr>
      <w:r w:rsidRPr="00CF6109">
        <w:rPr>
          <w:b/>
          <w:bCs/>
        </w:rPr>
        <w:t>Mechanisms of correlation perception</w:t>
      </w:r>
    </w:p>
    <w:p w14:paraId="44A7B953" w14:textId="2C43C3B2" w:rsidR="007F229C" w:rsidRPr="00CF6109" w:rsidRDefault="00CF6109">
      <w:pPr>
        <w:rPr>
          <w:b/>
          <w:bCs/>
          <w:i/>
          <w:iCs/>
        </w:rPr>
      </w:pPr>
      <w:r w:rsidRPr="00CF6109">
        <w:rPr>
          <w:b/>
          <w:bCs/>
          <w:i/>
          <w:iCs/>
        </w:rPr>
        <w:t>Laws of correlation perception</w:t>
      </w:r>
    </w:p>
    <w:p w14:paraId="5FBFC21A" w14:textId="77777777" w:rsidR="00601668" w:rsidRDefault="00601668"/>
    <w:p w14:paraId="2E418D22" w14:textId="4E6A8295" w:rsidR="000418FD" w:rsidRPr="003900A4" w:rsidRDefault="000418FD" w:rsidP="00CF6109">
      <w:pPr>
        <w:ind w:firstLine="720"/>
        <w:rPr>
          <w:b/>
          <w:bCs/>
          <w:i/>
          <w:iCs/>
        </w:rPr>
      </w:pPr>
      <w:r w:rsidRPr="003900A4">
        <w:rPr>
          <w:b/>
          <w:bCs/>
          <w:i/>
          <w:iCs/>
        </w:rPr>
        <w:t>Weber’s law</w:t>
      </w:r>
    </w:p>
    <w:p w14:paraId="096DCF09" w14:textId="0A9B7952" w:rsidR="003900A4" w:rsidRPr="003900A4" w:rsidRDefault="003900A4">
      <w:pPr>
        <w:rPr>
          <w:rFonts w:eastAsiaTheme="minorEastAsia"/>
        </w:rPr>
      </w:pPr>
      <m:oMathPara>
        <m:oMath>
          <m:r>
            <w:rPr>
              <w:rFonts w:ascii="Cambria Math" w:hAnsi="Cambria Math"/>
            </w:rPr>
            <m:t>d p=</m:t>
          </m:r>
          <m:sSubSup>
            <m:sSubSupPr>
              <m:ctrlPr>
                <w:rPr>
                  <w:rFonts w:ascii="Cambria Math" w:hAnsi="Cambria Math"/>
                  <w:i/>
                </w:rPr>
              </m:ctrlPr>
            </m:sSubSupPr>
            <m:e>
              <m:r>
                <w:rPr>
                  <w:rFonts w:ascii="Cambria Math" w:hAnsi="Cambria Math"/>
                </w:rPr>
                <m:t>k</m:t>
              </m:r>
            </m:e>
            <m:sub>
              <m:r>
                <w:rPr>
                  <w:rFonts w:ascii="Cambria Math" w:hAnsi="Cambria Math"/>
                </w:rPr>
                <m:t xml:space="preserve">  S</m:t>
              </m:r>
            </m:sub>
            <m:sup>
              <m:r>
                <w:rPr>
                  <w:rFonts w:ascii="Cambria Math" w:hAnsi="Cambria Math"/>
                </w:rPr>
                <m:t xml:space="preserve">dS  </m:t>
              </m:r>
            </m:sup>
          </m:sSubSup>
        </m:oMath>
      </m:oMathPara>
    </w:p>
    <w:p w14:paraId="4C6A0BF3" w14:textId="76736C75" w:rsidR="006F39BD" w:rsidRDefault="006F39BD">
      <w:r>
        <w:lastRenderedPageBreak/>
        <w:t xml:space="preserve">The first formula that can be used to demonstrate correlation perception is Weber’s law. Research has suggested that we can model </w:t>
      </w:r>
      <w:proofErr w:type="spellStart"/>
      <w:r>
        <w:t>th</w:t>
      </w:r>
      <w:proofErr w:type="spellEnd"/>
      <w:r w:rsidR="00F12A11">
        <w:t xml:space="preserve"> </w:t>
      </w:r>
      <w:r>
        <w:t xml:space="preserve">e relationship between perception of differences and objective differences can be understood linearly. Within this formula d p is the differential perceptual change, </w:t>
      </w:r>
      <w:proofErr w:type="spellStart"/>
      <w:r>
        <w:t>dS</w:t>
      </w:r>
      <w:proofErr w:type="spellEnd"/>
      <w:r>
        <w:t xml:space="preserve"> </w:t>
      </w:r>
      <w:proofErr w:type="gramStart"/>
      <w:r>
        <w:t>is</w:t>
      </w:r>
      <w:proofErr w:type="gramEnd"/>
      <w:r>
        <w:t xml:space="preserve"> the change in stimulus, and S is the overall correlation or the stimulus. K, also known as a Weber fraction, can be derived experimentally. Altogether, these parameters form a Weber model that models the perception of correlations in scatterplots.</w:t>
      </w:r>
    </w:p>
    <w:p w14:paraId="69BB3DD1" w14:textId="77777777" w:rsidR="006F39BD" w:rsidRPr="003900A4" w:rsidRDefault="006F39BD">
      <w:pPr>
        <w:rPr>
          <w:rFonts w:eastAsiaTheme="minorEastAsia"/>
          <w:b/>
          <w:bCs/>
          <w:i/>
          <w:iCs/>
          <w:sz w:val="36"/>
          <w:szCs w:val="36"/>
        </w:rPr>
      </w:pPr>
    </w:p>
    <w:p w14:paraId="4E2F356E" w14:textId="3918066C" w:rsidR="00254821" w:rsidRPr="003900A4" w:rsidRDefault="00254821" w:rsidP="00CF6109">
      <w:pPr>
        <w:ind w:firstLine="720"/>
        <w:rPr>
          <w:rFonts w:eastAsiaTheme="minorEastAsia"/>
          <w:b/>
          <w:bCs/>
          <w:i/>
          <w:iCs/>
        </w:rPr>
      </w:pPr>
      <w:proofErr w:type="spellStart"/>
      <w:r w:rsidRPr="003900A4">
        <w:rPr>
          <w:rFonts w:eastAsiaTheme="minorEastAsia"/>
          <w:b/>
          <w:bCs/>
          <w:i/>
          <w:iCs/>
        </w:rPr>
        <w:t>Rensink’s</w:t>
      </w:r>
      <w:proofErr w:type="spellEnd"/>
      <w:r w:rsidRPr="003900A4">
        <w:rPr>
          <w:rFonts w:eastAsiaTheme="minorEastAsia"/>
          <w:b/>
          <w:bCs/>
          <w:i/>
          <w:iCs/>
        </w:rPr>
        <w:t xml:space="preserve"> instance of Weber’s law</w:t>
      </w:r>
    </w:p>
    <w:p w14:paraId="23E45C4E" w14:textId="2F0FD248" w:rsidR="003900A4" w:rsidRPr="003900A4" w:rsidRDefault="003900A4">
      <m:oMathPara>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disc</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e>
          </m:d>
        </m:oMath>
      </m:oMathPara>
    </w:p>
    <w:p w14:paraId="59920026" w14:textId="0D02D845" w:rsidR="00254821" w:rsidRPr="003900A4" w:rsidRDefault="006F39BD">
      <w:pPr>
        <w:rPr>
          <w:rFonts w:eastAsiaTheme="minorEastAsia"/>
        </w:rPr>
      </w:pPr>
      <w:proofErr w:type="spellStart"/>
      <w:r>
        <w:rPr>
          <w:rFonts w:eastAsiaTheme="minorEastAsia"/>
        </w:rPr>
        <w:t>Rensin</w:t>
      </w:r>
      <w:r w:rsidR="00E52A8F">
        <w:rPr>
          <w:rFonts w:eastAsiaTheme="minorEastAsia"/>
        </w:rPr>
        <w:t>k</w:t>
      </w:r>
      <w:proofErr w:type="spellEnd"/>
      <w:r>
        <w:rPr>
          <w:rFonts w:eastAsiaTheme="minorEastAsia"/>
        </w:rPr>
        <w:t xml:space="preserve"> et al, further developed Weber’s law to understand discrimination to compute the JND r value of two scatterplots.</w:t>
      </w:r>
      <w:r w:rsidR="00E52A8F">
        <w:rPr>
          <w:rFonts w:eastAsiaTheme="minorEastAsia"/>
        </w:rPr>
        <w:t xml:space="preserve"> Here, K describes an instance of the Weber’s fraction, </w:t>
      </w:r>
      <w:proofErr w:type="spellStart"/>
      <w:r w:rsidR="00E52A8F">
        <w:rPr>
          <w:rFonts w:eastAsiaTheme="minorEastAsia"/>
        </w:rPr>
        <w:t>bdisc</w:t>
      </w:r>
      <w:proofErr w:type="spellEnd"/>
      <w:r w:rsidR="00E52A8F">
        <w:rPr>
          <w:rFonts w:eastAsiaTheme="minorEastAsia"/>
        </w:rPr>
        <w:t xml:space="preserve"> is an instance of bias or the offset in perceptual discrimination, and </w:t>
      </w:r>
      <w:proofErr w:type="spellStart"/>
      <w:r w:rsidR="00E52A8F">
        <w:rPr>
          <w:rFonts w:eastAsiaTheme="minorEastAsia"/>
        </w:rPr>
        <w:t>rA</w:t>
      </w:r>
      <w:proofErr w:type="spellEnd"/>
      <w:r w:rsidR="00E52A8F">
        <w:rPr>
          <w:rFonts w:eastAsiaTheme="minorEastAsia"/>
        </w:rPr>
        <w:t xml:space="preserve"> is r + 0.5 * JND. </w:t>
      </w:r>
    </w:p>
    <w:p w14:paraId="45C496B6" w14:textId="39F726A3" w:rsidR="000418FD" w:rsidRPr="003900A4" w:rsidRDefault="000418FD" w:rsidP="00CF6109">
      <w:pPr>
        <w:ind w:firstLine="720"/>
        <w:rPr>
          <w:b/>
          <w:bCs/>
          <w:i/>
          <w:iCs/>
        </w:rPr>
      </w:pPr>
      <w:proofErr w:type="spellStart"/>
      <w:r w:rsidRPr="003900A4">
        <w:rPr>
          <w:b/>
          <w:bCs/>
          <w:i/>
          <w:iCs/>
        </w:rPr>
        <w:t>Rensink’s</w:t>
      </w:r>
      <w:proofErr w:type="spellEnd"/>
      <w:r w:rsidRPr="003900A4">
        <w:rPr>
          <w:b/>
          <w:bCs/>
          <w:i/>
          <w:iCs/>
        </w:rPr>
        <w:t xml:space="preserve"> instance of Fechner’s law</w:t>
      </w:r>
    </w:p>
    <w:p w14:paraId="41E53EC7" w14:textId="7A0523DB" w:rsidR="003900A4" w:rsidRDefault="003900A4">
      <m:oMathPara>
        <m:oMath>
          <m:r>
            <w:rPr>
              <w:rFonts w:ascii="Cambria Math" w:hAnsi="Cambria Math"/>
            </w:rPr>
            <m:t>g</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r>
                <w:rPr>
                  <w:rFonts w:ascii="Cambria Math" w:hAnsi="Cambria Math"/>
                </w:rPr>
                <m:t>1n</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est</m:t>
                      </m:r>
                    </m:sub>
                  </m:sSub>
                  <m:r>
                    <w:rPr>
                      <w:rFonts w:ascii="Cambria Math" w:hAnsi="Cambria Math"/>
                    </w:rPr>
                    <m:t>r</m:t>
                  </m:r>
                </m:e>
              </m:d>
            </m:num>
            <m:den>
              <m:r>
                <w:rPr>
                  <w:rFonts w:ascii="Cambria Math" w:hAnsi="Cambria Math"/>
                </w:rPr>
                <m:t xml:space="preserve">1n </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 xml:space="preserve">est </m:t>
                      </m:r>
                    </m:sub>
                  </m:sSub>
                </m:e>
              </m:d>
            </m:den>
          </m:f>
        </m:oMath>
      </m:oMathPara>
    </w:p>
    <w:p w14:paraId="21DF3EDB" w14:textId="33D224BB" w:rsidR="00E52A8F" w:rsidRDefault="00E52A8F">
      <w:r>
        <w:t xml:space="preserve">Importantly, </w:t>
      </w:r>
      <w:proofErr w:type="spellStart"/>
      <w:r>
        <w:t>Rensink</w:t>
      </w:r>
      <w:proofErr w:type="spellEnd"/>
      <w:r>
        <w:t xml:space="preserve"> et al were able to demonstrate that Fechner’s law, related to Weber’s law, could be used to understand perceptual estimation. Here, best describes the offset in perceptual estimation between the perceived estimation and objective value. Importantly </w:t>
      </w:r>
      <w:proofErr w:type="spellStart"/>
      <w:r>
        <w:t>Rensink</w:t>
      </w:r>
      <w:proofErr w:type="spellEnd"/>
      <w:r>
        <w:t xml:space="preserve"> et al found that the Fechner assumption of </w:t>
      </w:r>
      <w:proofErr w:type="spellStart"/>
      <w:r>
        <w:t>bdisc</w:t>
      </w:r>
      <w:proofErr w:type="spellEnd"/>
      <w:r>
        <w:t xml:space="preserve"> = best to be true, systematically connecting estimation and discrimination. Further, this assumption suggests that scatterplot studies of different distributions and number of dots to facilitate similar performances.  </w:t>
      </w:r>
    </w:p>
    <w:p w14:paraId="14E5D217" w14:textId="7E8E371B" w:rsidR="000418FD" w:rsidRDefault="00E52A8F">
      <w:r>
        <w:t xml:space="preserve">Note: references are from </w:t>
      </w:r>
      <w:proofErr w:type="spellStart"/>
      <w:r>
        <w:t>rensink</w:t>
      </w:r>
      <w:proofErr w:type="spellEnd"/>
      <w:r>
        <w:t xml:space="preserve"> 2017 and Ip </w:t>
      </w:r>
    </w:p>
    <w:p w14:paraId="56CEDD9D" w14:textId="1AC6DB9D" w:rsidR="00FE4941" w:rsidRPr="00FE4941" w:rsidRDefault="00CF6109">
      <w:pPr>
        <w:rPr>
          <w:b/>
          <w:bCs/>
          <w:i/>
          <w:iCs/>
        </w:rPr>
      </w:pPr>
      <w:r>
        <w:rPr>
          <w:b/>
          <w:bCs/>
          <w:i/>
          <w:iCs/>
        </w:rPr>
        <w:t xml:space="preserve">Further </w:t>
      </w:r>
      <w:r w:rsidR="00C85378">
        <w:rPr>
          <w:b/>
          <w:bCs/>
          <w:i/>
          <w:iCs/>
        </w:rPr>
        <w:t>C</w:t>
      </w:r>
      <w:r w:rsidR="00FE4941" w:rsidRPr="00FE4941">
        <w:rPr>
          <w:b/>
          <w:bCs/>
          <w:i/>
          <w:iCs/>
        </w:rPr>
        <w:t>orrelation perception</w:t>
      </w:r>
      <w:r w:rsidR="00C85378">
        <w:rPr>
          <w:b/>
          <w:bCs/>
          <w:i/>
          <w:iCs/>
        </w:rPr>
        <w:t xml:space="preserve"> drivers</w:t>
      </w:r>
    </w:p>
    <w:p w14:paraId="2BBD2685" w14:textId="2E0D7A06" w:rsidR="00C85378" w:rsidRDefault="00C4243F">
      <w:r>
        <w:t>Importantly, while the laws described can model correlation estimation, other factors that drive perceptual ability have been proposed. First, Meyer et al., demonstrated that</w:t>
      </w:r>
      <w:r w:rsidR="00052775">
        <w:t xml:space="preserve"> subjective estimations of correlation strength are a function of the deviation from a perfect correlation of 1. This suggests that individuals intuitively use the mean distance from the regression line to estimate correlation values.</w:t>
      </w:r>
      <w:r>
        <w:t xml:space="preserve">  </w:t>
      </w:r>
    </w:p>
    <w:p w14:paraId="1AF6BE35" w14:textId="6FBA30A6" w:rsidR="00052775" w:rsidRDefault="00052775">
      <w:r>
        <w:t xml:space="preserve">Further, as stated previously, most studies suggest that people underestimate correlation strength within the .2 to .6 range. Importantly, some research suggests that large correlation values are also underestimated while some research suggests that </w:t>
      </w:r>
      <w:r w:rsidR="00A258DB">
        <w:t xml:space="preserve">individuals struggle to distinguish meaningful estimates from correlations lower than .2. The research suggests that there is a systematic perceptual factor that facilitates individuals to over-or-underestimate correlations when examining scatterplots in a variety of forms, e.g., varying opacity, colour, and size. Thus, designing scatterplots more accustomed to more accurate estimations should attempt to rectify this. </w:t>
      </w:r>
    </w:p>
    <w:p w14:paraId="60E6B384" w14:textId="4EE308C0" w:rsidR="00A258DB" w:rsidRDefault="00A258DB">
      <w:r>
        <w:t xml:space="preserve">A final point regarding perceptual drivers is one of visual factors. Wang et al. proposed that there are three levels of visualisation understanding: </w:t>
      </w:r>
    </w:p>
    <w:p w14:paraId="25FDBF17" w14:textId="57FCBFFD" w:rsidR="00C85378" w:rsidRDefault="00C85378">
      <w:r>
        <w:t xml:space="preserve">There are x numbers of key drivers. First, </w:t>
      </w:r>
    </w:p>
    <w:p w14:paraId="35D61BDA" w14:textId="40CF3EF4" w:rsidR="00C85378" w:rsidRDefault="00C85378">
      <w:r>
        <w:lastRenderedPageBreak/>
        <w:t>Second,</w:t>
      </w:r>
    </w:p>
    <w:p w14:paraId="750AAA59" w14:textId="5F40CA9B" w:rsidR="00C85378" w:rsidRDefault="00C85378">
      <w:r>
        <w:t>Third,</w:t>
      </w:r>
    </w:p>
    <w:p w14:paraId="284B9449" w14:textId="76C96070" w:rsidR="00C85378" w:rsidRDefault="00C85378">
      <w:r>
        <w:t>Fourth,</w:t>
      </w:r>
    </w:p>
    <w:p w14:paraId="6D79C981" w14:textId="77777777" w:rsidR="00C85378" w:rsidRDefault="00C85378"/>
    <w:p w14:paraId="55037E58" w14:textId="127B79D6" w:rsidR="00FE4941" w:rsidRDefault="00FE4941">
      <w:r>
        <w:t>Wang et al., three levels</w:t>
      </w:r>
    </w:p>
    <w:p w14:paraId="221469BB" w14:textId="4CC27769" w:rsidR="00FE4941" w:rsidRDefault="00FE4941">
      <w:r>
        <w:t xml:space="preserve">Some stuff from strain et al., </w:t>
      </w:r>
    </w:p>
    <w:p w14:paraId="1988D85E" w14:textId="5B6BDC12" w:rsidR="002A22D6" w:rsidRPr="000E0A5D" w:rsidRDefault="007F229C">
      <w:pPr>
        <w:rPr>
          <w:b/>
          <w:bCs/>
        </w:rPr>
      </w:pPr>
      <w:r w:rsidRPr="000E0A5D">
        <w:rPr>
          <w:b/>
          <w:bCs/>
        </w:rPr>
        <w:t xml:space="preserve">Methods of </w:t>
      </w:r>
      <w:r w:rsidR="00DA023D" w:rsidRPr="000E0A5D">
        <w:rPr>
          <w:b/>
          <w:bCs/>
        </w:rPr>
        <w:t>modifying</w:t>
      </w:r>
      <w:r w:rsidRPr="000E0A5D">
        <w:rPr>
          <w:b/>
          <w:bCs/>
        </w:rPr>
        <w:t xml:space="preserve"> scatterplot perception</w:t>
      </w:r>
    </w:p>
    <w:p w14:paraId="1C83B738" w14:textId="20B64A78" w:rsidR="002A22D6" w:rsidRDefault="002A22D6">
      <w:r>
        <w:t xml:space="preserve">To improve scatterplots so that people are more able to estimate correlation values, modifying </w:t>
      </w:r>
      <w:r w:rsidR="00FE4941">
        <w:t xml:space="preserve">the features of </w:t>
      </w:r>
      <w:r>
        <w:t xml:space="preserve">scatterplots presents an important method. </w:t>
      </w:r>
      <w:r w:rsidR="00710F4B">
        <w:t>The most basic scatterplot can be seen as having uniform dot size that is black-coloured and minimal or no labelling, e.g., x and y labels, scales, title. From this form</w:t>
      </w:r>
      <w:r w:rsidR="00A67B61">
        <w:t xml:space="preserve"> which we will denote as S</w:t>
      </w:r>
      <w:r w:rsidR="00710F4B">
        <w:t xml:space="preserve">, a scatterplot can then be manipulated in various ways and rigorously tested to assess whether the modifications have produced a change in correlation perception. </w:t>
      </w:r>
      <w:r w:rsidR="00A67B61">
        <w:t xml:space="preserve">With minimal changes, e.g., 1-2, researchers can then assess whether the modifications to S are beneficial or redundant. </w:t>
      </w:r>
      <w:r w:rsidR="0015180E">
        <w:t xml:space="preserve">However, the changes should ideally not violate Tufte and </w:t>
      </w:r>
      <w:r w:rsidR="0015180E">
        <w:fldChar w:fldCharType="begin"/>
      </w:r>
      <w:r w:rsidR="00C3661F">
        <w:instrText xml:space="preserve"> ADDIN ZOTERO_ITEM CSL_CITATION {"citationID":"sMVD738z","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15180E">
        <w:fldChar w:fldCharType="separate"/>
      </w:r>
      <w:r w:rsidR="0015180E" w:rsidRPr="0015180E">
        <w:rPr>
          <w:rFonts w:ascii="Calibri" w:hAnsi="Calibri" w:cs="Calibri"/>
        </w:rPr>
        <w:t xml:space="preserve">Hehman </w:t>
      </w:r>
      <w:r w:rsidR="0015180E">
        <w:rPr>
          <w:rFonts w:ascii="Calibri" w:hAnsi="Calibri" w:cs="Calibri"/>
        </w:rPr>
        <w:t>and</w:t>
      </w:r>
      <w:r w:rsidR="0015180E" w:rsidRPr="0015180E">
        <w:rPr>
          <w:rFonts w:ascii="Calibri" w:hAnsi="Calibri" w:cs="Calibri"/>
        </w:rPr>
        <w:t xml:space="preserve"> Xie </w:t>
      </w:r>
      <w:r w:rsidR="0015180E">
        <w:rPr>
          <w:rFonts w:ascii="Calibri" w:hAnsi="Calibri" w:cs="Calibri"/>
        </w:rPr>
        <w:t>(</w:t>
      </w:r>
      <w:r w:rsidR="0015180E" w:rsidRPr="0015180E">
        <w:rPr>
          <w:rFonts w:ascii="Calibri" w:hAnsi="Calibri" w:cs="Calibri"/>
        </w:rPr>
        <w:t>2021)</w:t>
      </w:r>
      <w:r w:rsidR="0015180E">
        <w:fldChar w:fldCharType="end"/>
      </w:r>
      <w:r w:rsidR="0015180E">
        <w:t xml:space="preserve"> laws. For example, within scatterplots, researchers could simply show the correlation line that is a function of the r value</w:t>
      </w:r>
      <w:r w:rsidR="00573AF1">
        <w:t>; this may or may not lead to improved estimation</w:t>
      </w:r>
      <w:r w:rsidR="0015180E">
        <w:t>. However, this violates Tufte’s rule of showing as much data as possible.</w:t>
      </w:r>
      <w:r w:rsidR="00573AF1">
        <w:t xml:space="preserve"> Further, researchers could colour code r values, e.g., green = .7+, yellow = .4-.69, red = &lt;.4, however, this would lead to non-inclusive scatterplots and conflate estimation with </w:t>
      </w:r>
      <w:r w:rsidR="009746E2">
        <w:t xml:space="preserve">signposted </w:t>
      </w:r>
      <w:r w:rsidR="00573AF1">
        <w:t xml:space="preserve">guesswork. </w:t>
      </w:r>
    </w:p>
    <w:p w14:paraId="0637C57C" w14:textId="381BBA02" w:rsidR="00A67B61" w:rsidRDefault="00A67B61">
      <w:r>
        <w:t xml:space="preserve">There are numerous ways to modify S, </w:t>
      </w:r>
      <w:proofErr w:type="spellStart"/>
      <w:r>
        <w:t>Sarikaya</w:t>
      </w:r>
      <w:proofErr w:type="spellEnd"/>
      <w:r>
        <w:t xml:space="preserve"> suggested that the modifications align across four categories: point encoding, point grouping, point position, and graph amenities.  </w:t>
      </w:r>
      <w:r w:rsidR="00D5613C">
        <w:t>(REORDER)</w:t>
      </w:r>
    </w:p>
    <w:p w14:paraId="0ADB33BD" w14:textId="188728B6" w:rsidR="00710F4B" w:rsidRDefault="00D5613C">
      <w:r>
        <w:t xml:space="preserve">First, graph amenities relate to parts of scatterplots unrelated to the scatterplot dots. Examples include axis titles, graph lines, and scale labels. Second, </w:t>
      </w:r>
      <w:r w:rsidR="007A3D4C">
        <w:t xml:space="preserve">point position regards modifying the </w:t>
      </w:r>
      <w:proofErr w:type="spellStart"/>
      <w:r w:rsidR="007A3D4C">
        <w:t>positon</w:t>
      </w:r>
      <w:proofErr w:type="spellEnd"/>
      <w:r w:rsidR="007A3D4C">
        <w:t xml:space="preserve"> of the points to either emphasise certain parts, e.g., zooming or displacing, or adding information, e.g., subsampling and animation. Third, </w:t>
      </w:r>
      <w:r w:rsidR="001F7404">
        <w:t xml:space="preserve">point grouping refers to the changing of scatterplot dot groupings; for </w:t>
      </w:r>
      <w:proofErr w:type="gramStart"/>
      <w:r w:rsidR="001F7404">
        <w:t>example</w:t>
      </w:r>
      <w:proofErr w:type="gramEnd"/>
      <w:r w:rsidR="001F7404">
        <w:t xml:space="preserve"> shape abstraction, e.g., converting the dots to a shape, or shape enclosure, e.g., adding a regression line or a density plot. Last, the most common type of modification is </w:t>
      </w:r>
      <w:proofErr w:type="gramStart"/>
      <w:r w:rsidR="001F7404">
        <w:t>point</w:t>
      </w:r>
      <w:proofErr w:type="gramEnd"/>
      <w:r w:rsidR="001F7404">
        <w:t xml:space="preserve"> encoding whereby the points are modified, e.g., change of size, shape, colour, or opacity. </w:t>
      </w:r>
      <w:r w:rsidR="007A3D4C">
        <w:t xml:space="preserve"> </w:t>
      </w:r>
    </w:p>
    <w:p w14:paraId="42938501" w14:textId="728E816D" w:rsidR="007F229C" w:rsidRDefault="00A67B61">
      <w:r>
        <w:t xml:space="preserve">The key feature of extensive research is </w:t>
      </w:r>
      <w:proofErr w:type="gramStart"/>
      <w:r>
        <w:t>point</w:t>
      </w:r>
      <w:proofErr w:type="gramEnd"/>
      <w:r>
        <w:t xml:space="preserve"> encoding whereby the features of the scatterplot points are manipulated in various ways to attempt to achieve changes in correlation perception. </w:t>
      </w:r>
    </w:p>
    <w:p w14:paraId="2A564305" w14:textId="2B30F148" w:rsidR="00B54042" w:rsidRDefault="00B54042">
      <w:pPr>
        <w:rPr>
          <w:b/>
          <w:bCs/>
        </w:rPr>
      </w:pPr>
      <w:r>
        <w:rPr>
          <w:b/>
          <w:bCs/>
        </w:rPr>
        <w:t>ADD REFERENCES FROM SARIKAYA</w:t>
      </w:r>
    </w:p>
    <w:p w14:paraId="59F35D42" w14:textId="77777777" w:rsidR="00B54042" w:rsidRDefault="00B54042">
      <w:pPr>
        <w:rPr>
          <w:b/>
          <w:bCs/>
        </w:rPr>
      </w:pPr>
    </w:p>
    <w:p w14:paraId="43D56BF7" w14:textId="4A55D5AE" w:rsidR="007F229C" w:rsidRDefault="00055F19">
      <w:pPr>
        <w:rPr>
          <w:b/>
          <w:bCs/>
        </w:rPr>
      </w:pPr>
      <w:r w:rsidRPr="00FE4941">
        <w:rPr>
          <w:b/>
          <w:bCs/>
        </w:rPr>
        <w:t>Size</w:t>
      </w:r>
    </w:p>
    <w:p w14:paraId="4A26E69C" w14:textId="4CF65561" w:rsidR="00B57FD4" w:rsidRDefault="00CC22CA">
      <w:r>
        <w:t>T</w:t>
      </w:r>
      <w:r w:rsidR="007579E4">
        <w:t>he most common and sound way of modifying a scatterplot is point encodin</w:t>
      </w:r>
      <w:r>
        <w:t xml:space="preserve">g. Further, as the focus of this paper is modifying the size of points, it is important to understand what research has been conducted on this type of point encoding. For example, </w:t>
      </w:r>
      <w:r>
        <w:fldChar w:fldCharType="begin"/>
      </w:r>
      <w:r w:rsidR="00C3661F">
        <w:instrText xml:space="preserve"> ADDIN ZOTERO_ITEM CSL_CITATION {"citationID":"RjF4CC1a","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fldChar w:fldCharType="separate"/>
      </w:r>
      <w:r w:rsidRPr="00CC22CA">
        <w:rPr>
          <w:rFonts w:ascii="Calibri" w:hAnsi="Calibri" w:cs="Calibri"/>
        </w:rPr>
        <w:t xml:space="preserve">Rensink </w:t>
      </w:r>
      <w:r>
        <w:rPr>
          <w:rFonts w:ascii="Calibri" w:hAnsi="Calibri" w:cs="Calibri"/>
        </w:rPr>
        <w:t>(</w:t>
      </w:r>
      <w:r w:rsidRPr="00CC22CA">
        <w:rPr>
          <w:rFonts w:ascii="Calibri" w:hAnsi="Calibri" w:cs="Calibri"/>
        </w:rPr>
        <w:t>2012)</w:t>
      </w:r>
      <w:r>
        <w:fldChar w:fldCharType="end"/>
      </w:r>
      <w:r>
        <w:t xml:space="preserve"> found that manipulating the size of scatterplot dots, e.g., making them smaller or larger</w:t>
      </w:r>
      <w:r w:rsidR="00322BB8">
        <w:t xml:space="preserve">, did not influence correlation perception. However, this was a relatively small study with only 20 participants per condition. Further, </w:t>
      </w:r>
      <w:r w:rsidR="00322BB8">
        <w:fldChar w:fldCharType="begin"/>
      </w:r>
      <w:r w:rsidR="00C3661F">
        <w:instrText xml:space="preserve"> ADDIN ZOTERO_ITEM CSL_CITATION {"citationID":"jsWpQefp","properties":{"formattedCitation":"(Micallef et al., 2017)","plainCitation":"(Micallef et al., 2017)","dontUpdate":true,"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322BB8">
        <w:fldChar w:fldCharType="separate"/>
      </w:r>
      <w:r w:rsidR="00322BB8" w:rsidRPr="00322BB8">
        <w:rPr>
          <w:rFonts w:ascii="Calibri" w:hAnsi="Calibri" w:cs="Calibri"/>
        </w:rPr>
        <w:t xml:space="preserve">Micallef et al. </w:t>
      </w:r>
      <w:r w:rsidR="00322BB8">
        <w:rPr>
          <w:rFonts w:ascii="Calibri" w:hAnsi="Calibri" w:cs="Calibri"/>
        </w:rPr>
        <w:t>(</w:t>
      </w:r>
      <w:r w:rsidR="00322BB8" w:rsidRPr="00322BB8">
        <w:rPr>
          <w:rFonts w:ascii="Calibri" w:hAnsi="Calibri" w:cs="Calibri"/>
        </w:rPr>
        <w:t>2017)</w:t>
      </w:r>
      <w:r w:rsidR="00322BB8">
        <w:fldChar w:fldCharType="end"/>
      </w:r>
      <w:r w:rsidR="00322BB8">
        <w:t xml:space="preserve"> developed a novel loss function method and manipulated the size and opacity of points on </w:t>
      </w:r>
      <w:r w:rsidR="00322BB8">
        <w:lastRenderedPageBreak/>
        <w:t xml:space="preserve">scatterplots. </w:t>
      </w:r>
      <w:r w:rsidR="00B57FD4">
        <w:t xml:space="preserve">While changes to size significantly influenced outlier detection and class detection, there was no significant differences regarding correlation estimation </w:t>
      </w:r>
      <w:r w:rsidR="00B57FD4">
        <w:fldChar w:fldCharType="begin"/>
      </w:r>
      <w:r w:rsidR="00B57FD4">
        <w:instrText xml:space="preserve"> ADDIN ZOTERO_ITEM CSL_CITATION {"citationID":"EtGBUJeh","properties":{"formattedCitation":"(Micallef et al., 2017)","plainCitation":"(Micallef et al., 2017)","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B57FD4">
        <w:fldChar w:fldCharType="separate"/>
      </w:r>
      <w:r w:rsidR="00B57FD4" w:rsidRPr="00B57FD4">
        <w:rPr>
          <w:rFonts w:ascii="Calibri" w:hAnsi="Calibri" w:cs="Calibri"/>
        </w:rPr>
        <w:t>(Micallef et al., 2017)</w:t>
      </w:r>
      <w:r w:rsidR="00B57FD4">
        <w:fldChar w:fldCharType="end"/>
      </w:r>
      <w:r w:rsidR="00B57FD4">
        <w:t>.</w:t>
      </w:r>
    </w:p>
    <w:p w14:paraId="133090B9" w14:textId="11123384" w:rsidR="007579E4" w:rsidRDefault="00B57FD4">
      <w:r>
        <w:t xml:space="preserve">Further, </w:t>
      </w:r>
      <w:r w:rsidR="002F286C">
        <w:fldChar w:fldCharType="begin"/>
      </w:r>
      <w:r w:rsidR="00C3661F">
        <w:instrText xml:space="preserve"> ADDIN ZOTERO_ITEM CSL_CITATION {"citationID":"XTB4xU3K","properties":{"formattedCitation":"(Ip et al., 2021)","plainCitation":"(Ip et al., 2021)","dontUpdate":true,"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2F286C">
        <w:fldChar w:fldCharType="separate"/>
      </w:r>
      <w:r w:rsidR="002F286C" w:rsidRPr="002F286C">
        <w:rPr>
          <w:rFonts w:ascii="Calibri" w:hAnsi="Calibri" w:cs="Calibri"/>
        </w:rPr>
        <w:t xml:space="preserve">Ip et al. </w:t>
      </w:r>
      <w:r w:rsidR="002F286C">
        <w:rPr>
          <w:rFonts w:ascii="Calibri" w:hAnsi="Calibri" w:cs="Calibri"/>
        </w:rPr>
        <w:t>(</w:t>
      </w:r>
      <w:r w:rsidR="002F286C" w:rsidRPr="002F286C">
        <w:rPr>
          <w:rFonts w:ascii="Calibri" w:hAnsi="Calibri" w:cs="Calibri"/>
        </w:rPr>
        <w:t>2021)</w:t>
      </w:r>
      <w:r w:rsidR="002F286C">
        <w:fldChar w:fldCharType="end"/>
      </w:r>
      <w:r w:rsidR="002F286C">
        <w:t xml:space="preserve">, building upon the work of </w:t>
      </w:r>
      <w:r w:rsidR="002F286C">
        <w:fldChar w:fldCharType="begin"/>
      </w:r>
      <w:r w:rsidR="00C3661F">
        <w:instrText xml:space="preserve"> ADDIN ZOTERO_ITEM CSL_CITATION {"citationID":"368iJ3PN","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2F286C">
        <w:fldChar w:fldCharType="separate"/>
      </w:r>
      <w:r w:rsidR="002F286C" w:rsidRPr="002F286C">
        <w:rPr>
          <w:rFonts w:ascii="Calibri" w:hAnsi="Calibri" w:cs="Calibri"/>
        </w:rPr>
        <w:t xml:space="preserve">Rensink </w:t>
      </w:r>
      <w:r w:rsidR="002F286C">
        <w:rPr>
          <w:rFonts w:ascii="Calibri" w:hAnsi="Calibri" w:cs="Calibri"/>
        </w:rPr>
        <w:t>(</w:t>
      </w:r>
      <w:r w:rsidR="002F286C" w:rsidRPr="002F286C">
        <w:rPr>
          <w:rFonts w:ascii="Calibri" w:hAnsi="Calibri" w:cs="Calibri"/>
        </w:rPr>
        <w:t>2012)</w:t>
      </w:r>
      <w:r w:rsidR="002F286C">
        <w:fldChar w:fldCharType="end"/>
      </w:r>
      <w:r w:rsidR="002F286C">
        <w:t xml:space="preserve">, compared five dot point conditions of 1 mm, 3 mm, 5 mm, 8 mm, and a mixed condition of the four prior conditions against a plot of 65 mm by 65 mm. </w:t>
      </w:r>
      <w:r>
        <w:t xml:space="preserve"> </w:t>
      </w:r>
      <w:r w:rsidR="002F286C">
        <w:t xml:space="preserve">While they found no differences in correlation estimation based on size, the sample was small (n = 18). </w:t>
      </w:r>
      <w:r w:rsidR="00C85378">
        <w:t xml:space="preserve">Importantly, under traditional manipulations, size </w:t>
      </w:r>
      <w:r w:rsidR="00303787">
        <w:t>appears to</w:t>
      </w:r>
      <w:r w:rsidR="00C85378">
        <w:t xml:space="preserve"> not influence correlation estimation; however, a novel methodology has recently been developed that could prove beneficial for size as an effective point encoding method.</w:t>
      </w:r>
    </w:p>
    <w:p w14:paraId="081A1BAF" w14:textId="16AA028D" w:rsidR="007F229C" w:rsidRDefault="00FE4941">
      <w:r>
        <w:t xml:space="preserve">Smart (conference paper), </w:t>
      </w:r>
      <w:proofErr w:type="spellStart"/>
      <w:r>
        <w:t>Rensink</w:t>
      </w:r>
      <w:proofErr w:type="spellEnd"/>
      <w:r>
        <w:t xml:space="preserve"> stuff from other section, some stuff on strains </w:t>
      </w:r>
      <w:proofErr w:type="gramStart"/>
      <w:r>
        <w:t>page</w:t>
      </w:r>
      <w:proofErr w:type="gramEnd"/>
      <w:r>
        <w:t xml:space="preserve"> maybe. Jessica Ip </w:t>
      </w:r>
    </w:p>
    <w:p w14:paraId="505B3A26" w14:textId="77777777" w:rsidR="005A5E2A" w:rsidRDefault="005A5E2A"/>
    <w:p w14:paraId="67F6C01F" w14:textId="37D0B500" w:rsidR="005A5E2A" w:rsidRDefault="005A5E2A">
      <w:r>
        <w:t xml:space="preserve">A few more strain paper references in </w:t>
      </w:r>
      <w:proofErr w:type="spellStart"/>
      <w:r>
        <w:t>github</w:t>
      </w:r>
      <w:proofErr w:type="spellEnd"/>
      <w:r>
        <w:t xml:space="preserve"> </w:t>
      </w:r>
      <w:r w:rsidRPr="005A5E2A">
        <w:t>https://github.com/gjpstrain/size_and_scatterplots/blob/master/size_and_scatterplots.Rmd</w:t>
      </w:r>
    </w:p>
    <w:p w14:paraId="02F36E10" w14:textId="51F8AFDE" w:rsidR="00FE4941" w:rsidRDefault="00A22BB1">
      <w:pPr>
        <w:rPr>
          <w:rStyle w:val="text"/>
          <w:rFonts w:ascii="Arial" w:hAnsi="Arial" w:cs="Arial"/>
          <w:color w:val="2E2E2E"/>
        </w:rPr>
      </w:pPr>
      <w:r>
        <w:rPr>
          <w:rStyle w:val="given-name"/>
          <w:rFonts w:ascii="Arial" w:hAnsi="Arial" w:cs="Arial"/>
          <w:color w:val="2E2E2E"/>
        </w:rPr>
        <w:t>Christian</w:t>
      </w:r>
      <w:r>
        <w:rPr>
          <w:rFonts w:ascii="Arial" w:hAnsi="Arial" w:cs="Arial"/>
          <w:color w:val="2E2E2E"/>
        </w:rPr>
        <w:t> </w:t>
      </w:r>
      <w:r>
        <w:rPr>
          <w:rStyle w:val="text"/>
          <w:rFonts w:ascii="Arial" w:hAnsi="Arial" w:cs="Arial"/>
          <w:color w:val="2E2E2E"/>
        </w:rPr>
        <w:t xml:space="preserve">van </w:t>
      </w:r>
      <w:proofErr w:type="spellStart"/>
      <w:r>
        <w:rPr>
          <w:rStyle w:val="text"/>
          <w:rFonts w:ascii="Arial" w:hAnsi="Arial" w:cs="Arial"/>
          <w:color w:val="2E2E2E"/>
        </w:rPr>
        <w:t>Onzenoodt</w:t>
      </w:r>
      <w:proofErr w:type="spellEnd"/>
    </w:p>
    <w:p w14:paraId="1C9FA5FC" w14:textId="77777777" w:rsidR="00C85378" w:rsidRPr="00DC3974" w:rsidRDefault="00C85378" w:rsidP="00C85378">
      <w:pPr>
        <w:rPr>
          <w:b/>
          <w:bCs/>
        </w:rPr>
      </w:pPr>
      <w:r w:rsidRPr="00DC3974">
        <w:rPr>
          <w:b/>
          <w:bCs/>
        </w:rPr>
        <w:t xml:space="preserve">Strain et </w:t>
      </w:r>
      <w:proofErr w:type="spellStart"/>
      <w:r w:rsidRPr="00DC3974">
        <w:rPr>
          <w:b/>
          <w:bCs/>
        </w:rPr>
        <w:t>al’s</w:t>
      </w:r>
      <w:proofErr w:type="spellEnd"/>
      <w:r w:rsidRPr="00DC3974">
        <w:rPr>
          <w:b/>
          <w:bCs/>
        </w:rPr>
        <w:t xml:space="preserve"> non-linear decay transformation</w:t>
      </w:r>
      <w:r>
        <w:rPr>
          <w:b/>
          <w:bCs/>
        </w:rPr>
        <w:t xml:space="preserve"> applied to </w:t>
      </w:r>
      <w:proofErr w:type="gramStart"/>
      <w:r>
        <w:rPr>
          <w:b/>
          <w:bCs/>
        </w:rPr>
        <w:t>size</w:t>
      </w:r>
      <w:proofErr w:type="gramEnd"/>
    </w:p>
    <w:p w14:paraId="3285194A" w14:textId="41B992BF" w:rsidR="00C85378" w:rsidRDefault="00A71091">
      <w:r>
        <w:t xml:space="preserve">Recent developments by </w:t>
      </w:r>
      <w:r>
        <w:fldChar w:fldCharType="begin"/>
      </w:r>
      <w:r w:rsidR="002534B0">
        <w:instrText xml:space="preserve"> ADDIN ZOTERO_ITEM CSL_CITATION {"citationID":"UYCBRfsA","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have demonstrated that transforming point encoding factors using a non-linear transformation have enhanced correlation perceptual estimation. </w:t>
      </w:r>
      <w:r>
        <w:fldChar w:fldCharType="begin"/>
      </w:r>
      <w:r w:rsidR="002534B0">
        <w:instrText xml:space="preserve"> ADDIN ZOTERO_ITEM CSL_CITATION {"citationID":"n8C6CQcG","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modified contrast, also known as opacity, in a repeated measures study with 150 participants using four conditions: a full contrast condition, a linear condition, a nonlinear decay condition, and an inverted nonlinear decay condition. The results demonstrated that the nonlinear decay condition facilitated participants to estimate correlations significantly better than each of the other conditions. The nonlinear decay transformation is described below.</w:t>
      </w:r>
    </w:p>
    <w:p w14:paraId="302A5A94" w14:textId="6F5B1DC0" w:rsidR="00A71091" w:rsidRDefault="00EE579D">
      <m:oMathPara>
        <m:oMath>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4521F0B0" w14:textId="0A4CCB99" w:rsidR="00DA023D" w:rsidRDefault="00EE579D">
      <w:r>
        <w:t xml:space="preserve">Within the transformation, 0.25 was selected as the value of b due to prior literature reporting underestimation. Further, r refers to the residual within the plot. Thus, the alpha or contrast level was calculated via this function. Points further away from a residual value of zero had lowered opacity. Importantly, this nonlinear decay transformation has implications for other point encoding features. If this method can improve correlation perception when using contrast, it is important to see if this can improve correlation perception when using the point encoding feature of size. </w:t>
      </w:r>
    </w:p>
    <w:p w14:paraId="325F35D3" w14:textId="6B555C89" w:rsidR="00DA023D" w:rsidRDefault="003971CB">
      <w:r>
        <w:t>Present study</w:t>
      </w:r>
    </w:p>
    <w:p w14:paraId="5C140EF7" w14:textId="21E5D986" w:rsidR="003971CB" w:rsidRDefault="002534B0">
      <w:r>
        <w:t xml:space="preserve">The present study will employ the methodology used by Strain et al. (2023) to examine whether the nonlinear decay transformation can improve correlation perception by modifying the size of the plot points. Strain et al. (2023) employed a robust and strenuously designed study to experimentally examine which condition was the most effective for correlation perception. For example, each participant (n=150) examined 180 plots (45 for each condition). Thus, the study had approximately 27,000 observations and each condition had approximately 7000 observations. Using </w:t>
      </w:r>
      <w:r>
        <w:fldChar w:fldCharType="begin"/>
      </w:r>
      <w:r w:rsidR="004818AA">
        <w:instrText xml:space="preserve"> ADDIN ZOTERO_ITEM CSL_CITATION {"citationID":"jlUmqQGA","properties":{"formattedCitation":"(Mayo, 2018)","plainCitation":"(Mayo, 2018)","dontUpdate":true,"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fldChar w:fldCharType="separate"/>
      </w:r>
      <w:r w:rsidRPr="002534B0">
        <w:rPr>
          <w:rFonts w:ascii="Calibri" w:hAnsi="Calibri" w:cs="Calibri"/>
        </w:rPr>
        <w:t>Mayo</w:t>
      </w:r>
      <w:r>
        <w:rPr>
          <w:rFonts w:ascii="Calibri" w:hAnsi="Calibri" w:cs="Calibri"/>
        </w:rPr>
        <w:t>'s</w:t>
      </w:r>
      <w:r w:rsidRPr="002534B0">
        <w:rPr>
          <w:rFonts w:ascii="Calibri" w:hAnsi="Calibri" w:cs="Calibri"/>
        </w:rPr>
        <w:t xml:space="preserve"> </w:t>
      </w:r>
      <w:r>
        <w:rPr>
          <w:rFonts w:ascii="Calibri" w:hAnsi="Calibri" w:cs="Calibri"/>
        </w:rPr>
        <w:t>(</w:t>
      </w:r>
      <w:r w:rsidRPr="002534B0">
        <w:rPr>
          <w:rFonts w:ascii="Calibri" w:hAnsi="Calibri" w:cs="Calibri"/>
        </w:rPr>
        <w:t>2018)</w:t>
      </w:r>
      <w:r>
        <w:fldChar w:fldCharType="end"/>
      </w:r>
      <w:r>
        <w:t xml:space="preserve"> distinction, it passed </w:t>
      </w:r>
      <w:r w:rsidR="00D80365">
        <w:t xml:space="preserve">strong </w:t>
      </w:r>
      <w:r>
        <w:t>severe testing.</w:t>
      </w:r>
      <w:r w:rsidR="00D80365">
        <w:t xml:space="preserve"> Strong severe testing is when a study is designed well enough to find discrepancies, errors, or counterevidence for A</w:t>
      </w:r>
      <w:r w:rsidR="008B27B3">
        <w:t xml:space="preserve"> </w:t>
      </w:r>
      <w:r w:rsidR="008B27B3">
        <w:fldChar w:fldCharType="begin"/>
      </w:r>
      <w:r w:rsidR="008B27B3">
        <w:instrText xml:space="preserve"> ADDIN ZOTERO_ITEM CSL_CITATION {"citationID":"VlCyK2an","properties":{"formattedCitation":"(Meehl, 1990)","plainCitation":"(Meehl, 1990)","noteIndex":0},"citationItems":[{"id":4897,"uris":["http://zotero.org/users/7306819/items/88LVNM5S"],"itemData":{"id":4897,"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citation-key":"meehlAppraisingAmendingTheories1990"}}],"schema":"https://github.com/citation-style-language/schema/raw/master/csl-citation.json"} </w:instrText>
      </w:r>
      <w:r w:rsidR="008B27B3">
        <w:fldChar w:fldCharType="separate"/>
      </w:r>
      <w:r w:rsidR="008B27B3" w:rsidRPr="008B27B3">
        <w:rPr>
          <w:rFonts w:ascii="Calibri" w:hAnsi="Calibri" w:cs="Calibri"/>
        </w:rPr>
        <w:t>(Meehl, 1990)</w:t>
      </w:r>
      <w:r w:rsidR="008B27B3">
        <w:fldChar w:fldCharType="end"/>
      </w:r>
      <w:r w:rsidR="00707D7F">
        <w:t>. If</w:t>
      </w:r>
      <w:r w:rsidR="00D80365">
        <w:t xml:space="preserve"> few or none are present</w:t>
      </w:r>
      <w:r w:rsidR="00707D7F">
        <w:t xml:space="preserve"> in the study data x,</w:t>
      </w:r>
      <w:r w:rsidR="00D80365">
        <w:t xml:space="preserve"> then there is evidence for A</w:t>
      </w:r>
      <w:r w:rsidR="008B27B3">
        <w:t xml:space="preserve"> </w:t>
      </w:r>
      <w:r w:rsidR="008B27B3">
        <w:fldChar w:fldCharType="begin"/>
      </w:r>
      <w:r w:rsidR="008B27B3">
        <w:instrText xml:space="preserve"> ADDIN ZOTERO_ITEM CSL_CITATION {"citationID":"WnyTN0PE","properties":{"formattedCitation":"(Mayo, 2018)","plainCitation":"(Mayo, 2018)","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rsidR="008B27B3">
        <w:fldChar w:fldCharType="separate"/>
      </w:r>
      <w:r w:rsidR="008B27B3" w:rsidRPr="008B27B3">
        <w:rPr>
          <w:rFonts w:ascii="Calibri" w:hAnsi="Calibri" w:cs="Calibri"/>
        </w:rPr>
        <w:t>(Mayo, 2018)</w:t>
      </w:r>
      <w:r w:rsidR="008B27B3">
        <w:fldChar w:fldCharType="end"/>
      </w:r>
      <w:r w:rsidR="00D80365">
        <w:t xml:space="preserve">. </w:t>
      </w:r>
      <w:r>
        <w:t xml:space="preserve">Thus, we will employ similar design features to severely test whether the nonlinear transformation is superior to other conditions. </w:t>
      </w:r>
      <w:r w:rsidR="00707D7F">
        <w:t xml:space="preserve">For example, we will employ a similar number of participants and stimuli, and similar experimental </w:t>
      </w:r>
      <w:r w:rsidR="00707D7F">
        <w:lastRenderedPageBreak/>
        <w:t>conditions and features</w:t>
      </w:r>
      <w:r w:rsidR="0093734A">
        <w:t>, e.g., a fully reproducible study</w:t>
      </w:r>
      <w:r w:rsidR="00707D7F">
        <w:t xml:space="preserve">. </w:t>
      </w:r>
      <w:r w:rsidR="0093734A">
        <w:t>Overall, the study will have the following hypotheses:</w:t>
      </w:r>
    </w:p>
    <w:p w14:paraId="72397625" w14:textId="2D8FDB7E" w:rsidR="003971CB" w:rsidRDefault="0093734A">
      <w:r>
        <w:t>H1:</w:t>
      </w:r>
      <w:r w:rsidR="005D4B07">
        <w:t xml:space="preserve"> The full model including conditions will predict significantly more when compared with a null model without conditions.</w:t>
      </w:r>
    </w:p>
    <w:p w14:paraId="0B8F369E" w14:textId="3820ABC3" w:rsidR="003971CB" w:rsidRDefault="0093734A">
      <w:r>
        <w:t xml:space="preserve">H2: </w:t>
      </w:r>
      <w:r w:rsidR="005D4B07">
        <w:t>The nonlinear decay condition will be significantl</w:t>
      </w:r>
      <w:r w:rsidR="00D12EFD">
        <w:t xml:space="preserve">y lowest error rates among </w:t>
      </w:r>
      <w:proofErr w:type="gramStart"/>
      <w:r w:rsidR="00D12EFD">
        <w:t>conditions</w:t>
      </w:r>
      <w:proofErr w:type="gramEnd"/>
    </w:p>
    <w:p w14:paraId="37B00F4E" w14:textId="786D1C66" w:rsidR="0093734A" w:rsidRDefault="005D4B07">
      <w:r>
        <w:t xml:space="preserve">H3: </w:t>
      </w:r>
      <w:r w:rsidR="00D12EFD">
        <w:t xml:space="preserve">The inverted nonlinear decay will have the significantly highest error rates among </w:t>
      </w:r>
      <w:proofErr w:type="gramStart"/>
      <w:r w:rsidR="00D12EFD">
        <w:t>conditions</w:t>
      </w:r>
      <w:proofErr w:type="gramEnd"/>
    </w:p>
    <w:p w14:paraId="0AD9FF87" w14:textId="7BE877D2" w:rsidR="007F2FFF" w:rsidRDefault="007F2FFF">
      <w:r>
        <w:t>Exploratory model comparisons: akin to Strain et al. (2023), several models will be compared to the full model of H1 to assess whether additional factors are important. Four total model comparisons will be implemented: a literacy model, a training model, a dot pitch model, and an objective r category model.</w:t>
      </w:r>
      <w:r w:rsidR="00D12EFD">
        <w:t xml:space="preserve"> Each model will be compared to the basic model to assess whether there are significant differences and where these differences lie.</w:t>
      </w:r>
    </w:p>
    <w:p w14:paraId="233FA5F6" w14:textId="77777777" w:rsidR="005D4B07" w:rsidRPr="003F0F54" w:rsidRDefault="005D4B07" w:rsidP="003F0F54">
      <w:pPr>
        <w:jc w:val="center"/>
        <w:rPr>
          <w:b/>
          <w:bCs/>
        </w:rPr>
      </w:pPr>
    </w:p>
    <w:p w14:paraId="767D227E" w14:textId="74D94453" w:rsidR="00DA023D" w:rsidRDefault="002F286C" w:rsidP="003F0F54">
      <w:pPr>
        <w:jc w:val="center"/>
        <w:rPr>
          <w:b/>
          <w:bCs/>
        </w:rPr>
      </w:pPr>
      <w:r w:rsidRPr="003F0F54">
        <w:rPr>
          <w:b/>
          <w:bCs/>
        </w:rPr>
        <w:t>Method</w:t>
      </w:r>
      <w:r w:rsidR="00126F69">
        <w:rPr>
          <w:b/>
          <w:bCs/>
        </w:rPr>
        <w:t xml:space="preserve"> (APA7 page 99)</w:t>
      </w:r>
    </w:p>
    <w:p w14:paraId="031AB8F8" w14:textId="4E1F2695" w:rsidR="00A50F08" w:rsidRPr="003F0F54" w:rsidRDefault="00A50F08" w:rsidP="00A50F08">
      <w:pPr>
        <w:rPr>
          <w:b/>
          <w:bCs/>
        </w:rPr>
      </w:pPr>
      <w:r w:rsidRPr="00A50F08">
        <w:rPr>
          <w:b/>
          <w:bCs/>
        </w:rPr>
        <w:t>Open research statement</w:t>
      </w:r>
    </w:p>
    <w:p w14:paraId="6181D9A9" w14:textId="49A5DAD8" w:rsidR="002F286C" w:rsidRDefault="003F0F54">
      <w:pPr>
        <w:rPr>
          <w:b/>
          <w:bCs/>
        </w:rPr>
      </w:pPr>
      <w:r w:rsidRPr="003F0F54">
        <w:rPr>
          <w:b/>
          <w:bCs/>
        </w:rPr>
        <w:t>Participants</w:t>
      </w:r>
    </w:p>
    <w:p w14:paraId="77759BE5" w14:textId="7EAFBD38" w:rsidR="003F0F54" w:rsidRPr="00B55640" w:rsidRDefault="003F0F54">
      <w:pPr>
        <w:rPr>
          <w:b/>
          <w:bCs/>
          <w:i/>
          <w:iCs/>
        </w:rPr>
      </w:pPr>
      <w:r w:rsidRPr="00B55640">
        <w:rPr>
          <w:b/>
          <w:bCs/>
          <w:i/>
          <w:iCs/>
        </w:rPr>
        <w:t>Participant characteristics</w:t>
      </w:r>
    </w:p>
    <w:p w14:paraId="57C22B80" w14:textId="77777777" w:rsidR="003F0F54" w:rsidRDefault="003F0F54">
      <w:r w:rsidRPr="003F0F54">
        <w:t>16</w:t>
      </w:r>
      <w:r>
        <w:t xml:space="preserve">4 participants were recruited via Prolific, however, 14 participants failed attention checks within the experiment. Thus, the final sample had 150 participants (female = 75, male = 72, nonbinary = 3) with a mean age of </w:t>
      </w:r>
      <w:r w:rsidRPr="003F0F54">
        <w:t>29.6</w:t>
      </w:r>
      <w:r>
        <w:t>0</w:t>
      </w:r>
      <w:r w:rsidRPr="003F0F54">
        <w:t xml:space="preserve"> </w:t>
      </w:r>
      <w:r>
        <w:t>(</w:t>
      </w:r>
      <w:r w:rsidRPr="003F0F54">
        <w:rPr>
          <w:i/>
          <w:iCs/>
        </w:rPr>
        <w:t>SD</w:t>
      </w:r>
      <w:r w:rsidRPr="003F0F54">
        <w:t>= 8.54</w:t>
      </w:r>
      <w:r>
        <w:t>).</w:t>
      </w:r>
    </w:p>
    <w:p w14:paraId="688BEFB7" w14:textId="20C162CD" w:rsidR="003F0F54" w:rsidRPr="00B55640" w:rsidRDefault="003F0F54">
      <w:pPr>
        <w:rPr>
          <w:b/>
          <w:bCs/>
          <w:i/>
          <w:iCs/>
        </w:rPr>
      </w:pPr>
      <w:r w:rsidRPr="00B55640">
        <w:rPr>
          <w:b/>
          <w:bCs/>
          <w:i/>
          <w:iCs/>
        </w:rPr>
        <w:t>Sampling procedure</w:t>
      </w:r>
      <w:r w:rsidR="00A50F08">
        <w:rPr>
          <w:b/>
          <w:bCs/>
          <w:i/>
          <w:iCs/>
        </w:rPr>
        <w:t xml:space="preserve"> and inclusion/exclusion criteria</w:t>
      </w:r>
    </w:p>
    <w:p w14:paraId="4DE2924B" w14:textId="1E1CBADC" w:rsidR="004818AA" w:rsidRDefault="003F0F54">
      <w:r>
        <w:t xml:space="preserve">Participants were required to have English language fluency and normal-to-corrected normal vision. </w:t>
      </w:r>
      <w:r w:rsidR="004818AA">
        <w:t xml:space="preserve">Similar to Strain et al. (2023), data quality guidance from </w:t>
      </w:r>
      <w:r w:rsidR="004818AA">
        <w:fldChar w:fldCharType="begin"/>
      </w:r>
      <w:r w:rsidR="002F6C1D">
        <w:instrText xml:space="preserve"> ADDIN ZOTERO_ITEM CSL_CITATION {"citationID":"v4LrWkhK","properties":{"formattedCitation":"(Peer et al., 2022)","plainCitation":"(Peer et al., 2022)","dontUpdate":true,"noteIndex":0},"citationItems":[{"id":4898,"uris":["http://zotero.org/users/7306819/items/967DJ9TY"],"itemData":{"id":4898,"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issue":"4","journalAbbreviation":"Behav Res","language":"en","page":"1643-1662","source":"Springer Link","title":"Data quality of platforms and panels for online behavioral research","volume":"54","author":[{"family":"Peer","given":"Eyal"},{"family":"Rothschild","given":"David"},{"family":"Gordon","given":"Andrew"},{"family":"Evernden","given":"Zak"},{"family":"Damer","given":"Ekaterina"}],"issued":{"date-parts":[["2022",8,1]]},"citation-key":"peerDataQualityPlatforms2022"}}],"schema":"https://github.com/citation-style-language/schema/raw/master/csl-citation.json"} </w:instrText>
      </w:r>
      <w:r w:rsidR="004818AA">
        <w:fldChar w:fldCharType="separate"/>
      </w:r>
      <w:r w:rsidR="004818AA" w:rsidRPr="004818AA">
        <w:rPr>
          <w:rFonts w:ascii="Calibri" w:hAnsi="Calibri" w:cs="Calibri"/>
        </w:rPr>
        <w:t xml:space="preserve">Peer et al. </w:t>
      </w:r>
      <w:r w:rsidR="004818AA">
        <w:rPr>
          <w:rFonts w:ascii="Calibri" w:hAnsi="Calibri" w:cs="Calibri"/>
        </w:rPr>
        <w:t>(</w:t>
      </w:r>
      <w:r w:rsidR="004818AA" w:rsidRPr="004818AA">
        <w:rPr>
          <w:rFonts w:ascii="Calibri" w:hAnsi="Calibri" w:cs="Calibri"/>
        </w:rPr>
        <w:t>2022)</w:t>
      </w:r>
      <w:r w:rsidR="004818AA">
        <w:fldChar w:fldCharType="end"/>
      </w:r>
      <w:r w:rsidR="004818AA">
        <w:t xml:space="preserve"> was implemented. Prolific users were required to have at least a 95% approval rating, have completed at least 100 prior submissions, and have not conducted studies previous studies by the authors, e.g., Strain et al. (2023). Additionally, when participants conducted the experiment, they had </w:t>
      </w:r>
      <w:r w:rsidR="00B55640">
        <w:t xml:space="preserve">six attention checks, if they only two or less correct, they were removed from the study results. </w:t>
      </w:r>
    </w:p>
    <w:p w14:paraId="1A84BB72" w14:textId="59278E7B" w:rsidR="003F0F54" w:rsidRPr="00B55640" w:rsidRDefault="003F0F54">
      <w:pPr>
        <w:rPr>
          <w:b/>
          <w:bCs/>
          <w:i/>
          <w:iCs/>
        </w:rPr>
      </w:pPr>
      <w:r w:rsidRPr="00B55640">
        <w:rPr>
          <w:b/>
          <w:bCs/>
          <w:i/>
          <w:iCs/>
        </w:rPr>
        <w:t xml:space="preserve">Sample size and statistical power </w:t>
      </w:r>
    </w:p>
    <w:p w14:paraId="36E3AB19" w14:textId="4A8E2F2E" w:rsidR="00B55640" w:rsidRDefault="00B55640">
      <w:r>
        <w:t xml:space="preserve">The present study implemented similar sample size requirements to Strain et al. (2023) whereby approximately 150 participants were required. As the study was a repeated measures design, this meant each condition had 150 participants and there </w:t>
      </w:r>
      <w:r w:rsidR="0088247A">
        <w:t>was</w:t>
      </w:r>
      <w:r>
        <w:t xml:space="preserve"> a total of approximately 27,000 observations. Further, in study 2, Strain et al. (2023) highlighted that the sample size was powerful enough to detect significant results and small-to-medium effect sizes.</w:t>
      </w:r>
    </w:p>
    <w:p w14:paraId="2AADA010" w14:textId="2D920509" w:rsidR="00B55640" w:rsidRPr="0088247A" w:rsidRDefault="00B55640">
      <w:pPr>
        <w:rPr>
          <w:b/>
          <w:bCs/>
        </w:rPr>
      </w:pPr>
      <w:r w:rsidRPr="0088247A">
        <w:rPr>
          <w:b/>
          <w:bCs/>
        </w:rPr>
        <w:t>Materials</w:t>
      </w:r>
    </w:p>
    <w:p w14:paraId="59146F82" w14:textId="65CD3837" w:rsidR="00B55640" w:rsidRPr="0088247A" w:rsidRDefault="00126F69">
      <w:pPr>
        <w:rPr>
          <w:b/>
          <w:bCs/>
          <w:i/>
          <w:iCs/>
        </w:rPr>
      </w:pPr>
      <w:r w:rsidRPr="0088247A">
        <w:rPr>
          <w:b/>
          <w:bCs/>
          <w:i/>
          <w:iCs/>
        </w:rPr>
        <w:t xml:space="preserve">Demographic and </w:t>
      </w:r>
      <w:r w:rsidR="0036524D">
        <w:rPr>
          <w:b/>
          <w:bCs/>
          <w:i/>
          <w:iCs/>
        </w:rPr>
        <w:t xml:space="preserve">graph </w:t>
      </w:r>
      <w:r w:rsidRPr="0088247A">
        <w:rPr>
          <w:b/>
          <w:bCs/>
          <w:i/>
          <w:iCs/>
        </w:rPr>
        <w:t>literacy questions</w:t>
      </w:r>
    </w:p>
    <w:p w14:paraId="02053B00" w14:textId="77777777" w:rsidR="004B4280" w:rsidRDefault="0088247A">
      <w:r>
        <w:t xml:space="preserve">Participants were asked for their age and gender. </w:t>
      </w:r>
    </w:p>
    <w:p w14:paraId="4896B864" w14:textId="34EF5564" w:rsidR="004B4280" w:rsidRPr="00E82149" w:rsidRDefault="00E82149">
      <w:pPr>
        <w:rPr>
          <w:b/>
          <w:bCs/>
          <w:i/>
          <w:iCs/>
        </w:rPr>
      </w:pPr>
      <w:r w:rsidRPr="00E82149">
        <w:rPr>
          <w:b/>
          <w:bCs/>
          <w:i/>
          <w:iCs/>
        </w:rPr>
        <w:t>Subjective graph literacy scale</w:t>
      </w:r>
      <w:r>
        <w:rPr>
          <w:b/>
          <w:bCs/>
          <w:i/>
          <w:iCs/>
        </w:rPr>
        <w:t xml:space="preserve"> </w:t>
      </w:r>
      <w:r>
        <w:rPr>
          <w:b/>
          <w:bCs/>
          <w:i/>
          <w:iCs/>
        </w:rPr>
        <w:fldChar w:fldCharType="begin"/>
      </w:r>
      <w:r>
        <w:rPr>
          <w:b/>
          <w:bCs/>
          <w:i/>
          <w:iCs/>
        </w:rPr>
        <w:instrText xml:space="preserve"> ADDIN ZOTERO_ITEM CSL_CITATION {"citationID":"VfIl3eUC","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Pr>
          <w:b/>
          <w:bCs/>
          <w:i/>
          <w:iCs/>
        </w:rPr>
        <w:fldChar w:fldCharType="separate"/>
      </w:r>
      <w:r w:rsidRPr="00E82149">
        <w:rPr>
          <w:rFonts w:ascii="Calibri" w:hAnsi="Calibri" w:cs="Calibri"/>
        </w:rPr>
        <w:t>(Garcia-Retamero et al., 2016)</w:t>
      </w:r>
      <w:r>
        <w:rPr>
          <w:b/>
          <w:bCs/>
          <w:i/>
          <w:iCs/>
        </w:rPr>
        <w:fldChar w:fldCharType="end"/>
      </w:r>
      <w:r w:rsidRPr="00E82149">
        <w:rPr>
          <w:b/>
          <w:bCs/>
          <w:i/>
          <w:iCs/>
        </w:rPr>
        <w:t xml:space="preserve"> </w:t>
      </w:r>
    </w:p>
    <w:p w14:paraId="46ABE81A" w14:textId="3F8841DC" w:rsidR="00126F69" w:rsidRDefault="004B4280">
      <w:r>
        <w:lastRenderedPageBreak/>
        <w:t>P</w:t>
      </w:r>
      <w:r w:rsidR="0088247A">
        <w:t>articipants answered five questions related to their graph literacy</w:t>
      </w:r>
      <w:r w:rsidR="00E82149">
        <w:t xml:space="preserve"> </w:t>
      </w:r>
      <w:r w:rsidR="00E82149">
        <w:fldChar w:fldCharType="begin"/>
      </w:r>
      <w:r w:rsidR="00E82149">
        <w:instrText xml:space="preserve"> ADDIN ZOTERO_ITEM CSL_CITATION {"citationID":"oEq1WXG2","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sidR="00E82149">
        <w:fldChar w:fldCharType="separate"/>
      </w:r>
      <w:r w:rsidR="00E82149" w:rsidRPr="00E82149">
        <w:rPr>
          <w:rFonts w:ascii="Calibri" w:hAnsi="Calibri" w:cs="Calibri"/>
        </w:rPr>
        <w:t>(Garcia-Retamero et al., 2016)</w:t>
      </w:r>
      <w:r w:rsidR="00E82149">
        <w:fldChar w:fldCharType="end"/>
      </w:r>
      <w:r w:rsidR="0088247A">
        <w:t>, e.g.,</w:t>
      </w:r>
      <w:r w:rsidR="0036524D" w:rsidRPr="0036524D">
        <w:t xml:space="preserve"> </w:t>
      </w:r>
      <w:r w:rsidR="0036524D">
        <w:t>“</w:t>
      </w:r>
      <w:r w:rsidR="0036524D" w:rsidRPr="0036524D">
        <w:t>How good are you at working with bar charts?</w:t>
      </w:r>
      <w:r w:rsidR="0036524D">
        <w:t>”</w:t>
      </w:r>
      <w:r w:rsidR="0088247A">
        <w:t>.</w:t>
      </w:r>
      <w:r w:rsidR="0036524D">
        <w:t xml:space="preserve"> Literacy questions were rated</w:t>
      </w:r>
      <w:r w:rsidR="00E82149">
        <w:t xml:space="preserve"> on a six-point scale ranging</w:t>
      </w:r>
      <w:r w:rsidR="0036524D">
        <w:t xml:space="preserve"> from </w:t>
      </w:r>
      <w:r w:rsidR="0036524D" w:rsidRPr="00E82149">
        <w:rPr>
          <w:i/>
          <w:iCs/>
        </w:rPr>
        <w:t>not at all</w:t>
      </w:r>
      <w:r w:rsidR="0036524D">
        <w:t xml:space="preserve"> (0) to </w:t>
      </w:r>
      <w:r w:rsidR="0036524D" w:rsidRPr="00E82149">
        <w:rPr>
          <w:i/>
          <w:iCs/>
        </w:rPr>
        <w:t>extremely well</w:t>
      </w:r>
      <w:r w:rsidR="0036524D">
        <w:t xml:space="preserve"> (5). </w:t>
      </w:r>
      <w:r w:rsidR="0088247A">
        <w:t xml:space="preserve"> </w:t>
      </w:r>
      <w:r w:rsidR="00E00A90">
        <w:t xml:space="preserve">The scale boasted excellent internal consistency, as assessed by Cronbach’s alpha using the </w:t>
      </w:r>
      <w:proofErr w:type="spellStart"/>
      <w:r w:rsidR="000C0FE4">
        <w:t>lmt</w:t>
      </w:r>
      <w:proofErr w:type="spellEnd"/>
      <w:r w:rsidR="00E00A90">
        <w:t xml:space="preserve"> package, a = 0.9</w:t>
      </w:r>
      <w:r w:rsidR="000C0FE4">
        <w:t>14, Bootstrap (1000 samples) 95% confidence intervals [0.887, 0.936]</w:t>
      </w:r>
      <w:r w:rsidR="00E00A90">
        <w:t>.</w:t>
      </w:r>
    </w:p>
    <w:p w14:paraId="742AE91A" w14:textId="77777777" w:rsidR="00BA3FCD" w:rsidRPr="007A0805" w:rsidRDefault="00BA3FCD" w:rsidP="00BA3FCD">
      <w:pPr>
        <w:rPr>
          <w:b/>
          <w:bCs/>
          <w:i/>
          <w:iCs/>
        </w:rPr>
      </w:pPr>
      <w:r w:rsidRPr="007A0805">
        <w:rPr>
          <w:b/>
          <w:bCs/>
          <w:i/>
          <w:iCs/>
        </w:rPr>
        <w:t>Plot generation</w:t>
      </w:r>
    </w:p>
    <w:p w14:paraId="0967F4E7" w14:textId="7207B66D" w:rsidR="00BA3FCD" w:rsidRPr="00BA3FCD" w:rsidRDefault="00BA3FCD">
      <w:r>
        <w:t>The experimental plots were generated in accordance with the methodology used by Strain et al. (2023). Each plot was generated as a 1200 x 1200 pixel .</w:t>
      </w:r>
      <w:proofErr w:type="spellStart"/>
      <w:r>
        <w:t>png</w:t>
      </w:r>
      <w:proofErr w:type="spellEnd"/>
      <w:r>
        <w:t xml:space="preserve"> images. Each plot had 128 plot points and included no titles, subtitles, scales, or ticks.  Overall, there were 45 different r value </w:t>
      </w:r>
      <w:proofErr w:type="gramStart"/>
      <w:r>
        <w:t>scatterplots</w:t>
      </w:r>
      <w:proofErr w:type="gramEnd"/>
      <w:r>
        <w:t xml:space="preserve"> and each r value was shown four times – one for each condition. The r values ranged from .2 to .99 as prior research has suggested that little-to-no correlation is found at and below .2 r. </w:t>
      </w:r>
    </w:p>
    <w:p w14:paraId="2CAD1743" w14:textId="5AB91503" w:rsidR="00126F69" w:rsidRPr="00D07A41" w:rsidRDefault="0088247A">
      <w:pPr>
        <w:rPr>
          <w:b/>
          <w:bCs/>
          <w:i/>
          <w:iCs/>
        </w:rPr>
      </w:pPr>
      <w:r w:rsidRPr="00D07A41">
        <w:rPr>
          <w:b/>
          <w:bCs/>
          <w:i/>
          <w:iCs/>
        </w:rPr>
        <w:t>Experimental measures</w:t>
      </w:r>
    </w:p>
    <w:p w14:paraId="65D37665" w14:textId="09C72483" w:rsidR="0088247A" w:rsidRDefault="00D07A41">
      <w:r>
        <w:t>Each generated plot had an objective r value, e.g., .7. Participants were asked to estimate said r value, e.g., a participant estimated .6</w:t>
      </w:r>
      <w:r w:rsidR="00BA3FCD">
        <w:t xml:space="preserve"> on a slider of 0 to 1</w:t>
      </w:r>
      <w:r>
        <w:t xml:space="preserve">. A response difference variable was calculated via objective r value – participant r value. These response difference values were then transformed into an absolute number (all positive numbers). This allowed for accurate comparisons between conditions; this is because </w:t>
      </w:r>
      <w:r w:rsidR="00D237CC">
        <w:t xml:space="preserve">an overestimation would lead to a negative number, whereas an underestimation would lead to a positive number. </w:t>
      </w:r>
      <w:r w:rsidR="006E606E">
        <w:t>It is therefore possible for a condition that performs poorly to have high error rates at both the positive and negative range</w:t>
      </w:r>
      <w:r w:rsidR="00037C52">
        <w:t>.</w:t>
      </w:r>
      <w:r w:rsidR="006E606E">
        <w:t xml:space="preserve"> </w:t>
      </w:r>
      <w:r w:rsidR="00037C52">
        <w:t>T</w:t>
      </w:r>
      <w:r w:rsidR="006E606E">
        <w:t>his could lead to a low overall error</w:t>
      </w:r>
      <w:r w:rsidR="00037C52">
        <w:t xml:space="preserve"> rate</w:t>
      </w:r>
      <w:r w:rsidR="006E606E">
        <w:t xml:space="preserve"> </w:t>
      </w:r>
      <w:r w:rsidR="00037C52">
        <w:t xml:space="preserve">because of the averaging of non-absolute numbers. Researchers then may incorrectly suppose that the condition performs well. Thus, </w:t>
      </w:r>
      <w:r w:rsidR="00D237CC">
        <w:t>making the values absolute numbers allowed us to compare differences in r across conditions regardless of under-or-overestimation</w:t>
      </w:r>
      <w:r w:rsidR="00037C52">
        <w:t xml:space="preserve"> and minimises issues due to high variances of correlation estimation</w:t>
      </w:r>
      <w:r w:rsidR="00D237CC">
        <w:t xml:space="preserve">. </w:t>
      </w:r>
      <w:r>
        <w:t xml:space="preserve"> </w:t>
      </w:r>
    </w:p>
    <w:p w14:paraId="68D356E3" w14:textId="0A73FB76" w:rsidR="00A345D3" w:rsidRPr="007A0805" w:rsidRDefault="00B52768">
      <w:pPr>
        <w:rPr>
          <w:b/>
          <w:bCs/>
          <w:i/>
          <w:iCs/>
        </w:rPr>
      </w:pPr>
      <w:r w:rsidRPr="007A0805">
        <w:rPr>
          <w:b/>
          <w:bCs/>
          <w:i/>
          <w:iCs/>
        </w:rPr>
        <w:t>Dot pitch</w:t>
      </w:r>
    </w:p>
    <w:p w14:paraId="67B7EA0D" w14:textId="77777777" w:rsidR="002F6C1D" w:rsidRDefault="002F6C1D">
      <w:r>
        <w:t xml:space="preserve">Prior studies, e.g., Strain et al. (2023), could not infer dot pitch from the experiment. However, this study employed the </w:t>
      </w:r>
      <w:proofErr w:type="spellStart"/>
      <w:r>
        <w:t>ScreenScale</w:t>
      </w:r>
      <w:proofErr w:type="spellEnd"/>
      <w:r>
        <w:t xml:space="preserve"> methodology </w:t>
      </w:r>
      <w:r>
        <w:fldChar w:fldCharType="begin"/>
      </w:r>
      <w:r>
        <w:instrText xml:space="preserve"> ADDIN ZOTERO_ITEM CSL_CITATION {"citationID":"fvCgdhlD","properties":{"formattedCitation":"(Morys-Carter, 2021)","plainCitation":"(Morys-Carter, 2021)","noteIndex":0},"citationItems":[{"id":4900,"uris":["http://zotero.org/users/7306819/items/UEJJJAV4"],"itemData":{"id":4900,"type":"article-journal","abstract":"PsychoPy code which a researcher can use to ask a participant to work out their screen scale relative to a credit card. \n    Hosted on the Open Science Framework","container-title":"ScreenScale [Computer software]. Pavlovia","note":"publisher: OSF","source":"osf.io","title":"ScreenScale","URL":"https://osf.io/8fhqk/","author":[{"family":"Morys-Carter","given":"W. L."}],"accessed":{"date-parts":[["2023",7,15]]},"issued":{"date-parts":[["2021",8,3]]},"citation-key":"morys-carterScreenScale2021"}}],"schema":"https://github.com/citation-style-language/schema/raw/master/csl-citation.json"} </w:instrText>
      </w:r>
      <w:r>
        <w:fldChar w:fldCharType="separate"/>
      </w:r>
      <w:r w:rsidRPr="002F6C1D">
        <w:rPr>
          <w:rFonts w:ascii="Calibri" w:hAnsi="Calibri" w:cs="Calibri"/>
        </w:rPr>
        <w:t>(Morys-Carter, 2021)</w:t>
      </w:r>
      <w:r>
        <w:fldChar w:fldCharType="end"/>
      </w:r>
      <w:r>
        <w:t xml:space="preserve"> whereby participants are asked to modify a credit card on the screen to be the size of a credit or debit card they own. Credit, debit, and ID cards are a universal size of 85.6mm x 53.98mm (width x height). Within the </w:t>
      </w:r>
      <w:proofErr w:type="spellStart"/>
      <w:r>
        <w:t>psychopy</w:t>
      </w:r>
      <w:proofErr w:type="spellEnd"/>
      <w:r>
        <w:t xml:space="preserve"> experiment, </w:t>
      </w:r>
      <w:proofErr w:type="spellStart"/>
      <w:r>
        <w:t>ScreenScale</w:t>
      </w:r>
      <w:proofErr w:type="spellEnd"/>
      <w:r>
        <w:t xml:space="preserve"> infers screen height in cm. Further, </w:t>
      </w:r>
      <w:proofErr w:type="spellStart"/>
      <w:r>
        <w:t>psychopy</w:t>
      </w:r>
      <w:proofErr w:type="spellEnd"/>
      <w:r>
        <w:t xml:space="preserve"> infers pixel width and height. Thus, we were able to calculate dot pitch using the below formula. </w:t>
      </w:r>
    </w:p>
    <w:p w14:paraId="22BC7544" w14:textId="6AE5262F" w:rsidR="002F6C1D" w:rsidRDefault="00000000">
      <m:oMath>
        <m:f>
          <m:fPr>
            <m:ctrlPr>
              <w:rPr>
                <w:rFonts w:ascii="Cambria Math" w:hAnsi="Cambria Math"/>
                <w:i/>
              </w:rPr>
            </m:ctrlPr>
          </m:fPr>
          <m:num>
            <m:r>
              <w:rPr>
                <w:rFonts w:ascii="Cambria Math" w:hAnsi="Cambria Math"/>
              </w:rPr>
              <m:t>diagonal in inches</m:t>
            </m:r>
          </m:num>
          <m:den>
            <m:r>
              <w:rPr>
                <w:rFonts w:ascii="Cambria Math" w:hAnsi="Cambria Math"/>
              </w:rPr>
              <m:t>diagonal in pixels</m:t>
            </m:r>
          </m:den>
        </m:f>
        <m:r>
          <w:rPr>
            <w:rFonts w:ascii="Cambria Math" w:hAnsi="Cambria Math"/>
          </w:rPr>
          <m:t xml:space="preserve"> x 25.4=dot pitch=</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inches height</m:t>
                </m:r>
              </m:e>
              <m:sup>
                <m:r>
                  <w:rPr>
                    <w:rFonts w:ascii="Cambria Math" w:hAnsi="Cambria Math"/>
                  </w:rPr>
                  <m:t>2</m:t>
                </m:r>
              </m:sup>
            </m:sSup>
            <m:r>
              <w:rPr>
                <w:rFonts w:ascii="Cambria Math" w:hAnsi="Cambria Math"/>
              </w:rPr>
              <m:t xml:space="preserve">+ inches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num>
          <m:den>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pixel height</m:t>
                    </m:r>
                  </m:e>
                  <m:sup>
                    <m:r>
                      <w:rPr>
                        <w:rFonts w:ascii="Cambria Math" w:hAnsi="Cambria Math"/>
                      </w:rPr>
                      <m:t>2</m:t>
                    </m:r>
                  </m:sup>
                </m:sSup>
              </m:e>
            </m:rad>
            <m:r>
              <w:rPr>
                <w:rFonts w:ascii="Cambria Math" w:hAnsi="Cambria Math"/>
              </w:rPr>
              <m:t xml:space="preserve">+ pixel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den>
        </m:f>
        <m:r>
          <w:rPr>
            <w:rFonts w:ascii="Cambria Math" w:hAnsi="Cambria Math"/>
          </w:rPr>
          <m:t xml:space="preserve"> x 25.4</m:t>
        </m:r>
      </m:oMath>
      <w:r w:rsidR="002F6C1D">
        <w:t xml:space="preserve"> </w:t>
      </w:r>
    </w:p>
    <w:p w14:paraId="72267D29" w14:textId="55C3C122" w:rsidR="002F6C1D" w:rsidRDefault="002F6C1D">
      <w:r>
        <w:t>Within the study, we assumed a 16:</w:t>
      </w:r>
      <w:r w:rsidR="00037C52">
        <w:t xml:space="preserve"> </w:t>
      </w:r>
      <w:r>
        <w:t>9 (width:</w:t>
      </w:r>
      <w:r w:rsidR="00037C52">
        <w:t xml:space="preserve"> </w:t>
      </w:r>
      <w:r>
        <w:t>height) aspect rati</w:t>
      </w:r>
      <w:r w:rsidR="007A0805">
        <w:t xml:space="preserve">o which is a ratio of 0.5625 whereby height is 0.5625 times the size of width and width is 1.77778 times the size of height. The pixel width was multiplied by 0.5625 to get pixel height. Further, screen height was multiplied by 1.77778 to get width and then divided by 2.54 to convert it into inches. Finally, the formula was produced. The mean dot pitch was </w:t>
      </w:r>
      <w:r w:rsidR="00BA3FCD">
        <w:t xml:space="preserve">0.354 mm </w:t>
      </w:r>
      <w:r w:rsidR="007A0805">
        <w:t xml:space="preserve">(SD = </w:t>
      </w:r>
      <w:r w:rsidR="00BA3FCD">
        <w:t>0.0623</w:t>
      </w:r>
      <w:r w:rsidR="007A0805">
        <w:t>)</w:t>
      </w:r>
      <w:r w:rsidR="00BA3FCD">
        <w:t>.</w:t>
      </w:r>
    </w:p>
    <w:p w14:paraId="322F2F80" w14:textId="1C74BF6C" w:rsidR="00B52768" w:rsidRPr="007A0805" w:rsidRDefault="007A0805">
      <w:pPr>
        <w:rPr>
          <w:b/>
          <w:bCs/>
          <w:i/>
          <w:iCs/>
        </w:rPr>
      </w:pPr>
      <w:r w:rsidRPr="007A0805">
        <w:rPr>
          <w:b/>
          <w:bCs/>
          <w:i/>
          <w:iCs/>
        </w:rPr>
        <w:t>Visual threshold testing</w:t>
      </w:r>
    </w:p>
    <w:p w14:paraId="4968F712" w14:textId="25B4FC75" w:rsidR="007A0805" w:rsidRDefault="00BA3FCD">
      <w:r>
        <w:t xml:space="preserve">Visual threshold testing was conducted to ascertain whether all plot points within the experiment were visible. It is essential that each plot point is visible considering the study examines correlation perception </w:t>
      </w:r>
      <w:r w:rsidR="00044069">
        <w:t>of scatterplots</w:t>
      </w:r>
      <w:r>
        <w:t xml:space="preserve">. This was examined by asking participants to state the number of plot points in six graphs shown. 142 participants scored 6 out of 6 and 8 participants scored 5 out of 6 </w:t>
      </w:r>
      <w:r>
        <w:lastRenderedPageBreak/>
        <w:t xml:space="preserve">(mean score = 5.95, </w:t>
      </w:r>
      <w:proofErr w:type="spellStart"/>
      <w:r>
        <w:t>sd</w:t>
      </w:r>
      <w:proofErr w:type="spellEnd"/>
      <w:r>
        <w:t xml:space="preserve"> = 0.225). Overall, these results suggest that the experimental design passed visual threshold testing and that each participant was able to see the full number of plot points. </w:t>
      </w:r>
    </w:p>
    <w:p w14:paraId="1519DDF7" w14:textId="4F92DB1A" w:rsidR="0088247A" w:rsidRDefault="002F286C">
      <w:pPr>
        <w:rPr>
          <w:b/>
          <w:bCs/>
        </w:rPr>
      </w:pPr>
      <w:r w:rsidRPr="00A50F08">
        <w:rPr>
          <w:b/>
          <w:bCs/>
        </w:rPr>
        <w:t>Design</w:t>
      </w:r>
    </w:p>
    <w:p w14:paraId="3A78162E" w14:textId="3DEF4958" w:rsidR="00A50F08" w:rsidRPr="00BA3FCD" w:rsidRDefault="00A50F08">
      <w:pPr>
        <w:rPr>
          <w:b/>
          <w:bCs/>
          <w:i/>
          <w:iCs/>
        </w:rPr>
      </w:pPr>
      <w:r w:rsidRPr="00BA3FCD">
        <w:rPr>
          <w:b/>
          <w:bCs/>
          <w:i/>
          <w:iCs/>
        </w:rPr>
        <w:t>Experiment</w:t>
      </w:r>
    </w:p>
    <w:p w14:paraId="0C961248" w14:textId="7CC91A28" w:rsidR="0036524D" w:rsidRPr="0036524D" w:rsidRDefault="007E5102">
      <w:r>
        <w:t xml:space="preserve">The experiment was designed using </w:t>
      </w:r>
      <w:proofErr w:type="spellStart"/>
      <w:r>
        <w:t>psychopy</w:t>
      </w:r>
      <w:proofErr w:type="spellEnd"/>
      <w:r>
        <w:t xml:space="preserve"> and hosted on </w:t>
      </w:r>
      <w:proofErr w:type="spellStart"/>
      <w:r>
        <w:t>pavlovia</w:t>
      </w:r>
      <w:proofErr w:type="spellEnd"/>
      <w:r>
        <w:t xml:space="preserve">. </w:t>
      </w:r>
      <w:r w:rsidR="0036524D" w:rsidRPr="0036524D">
        <w:t>The experiment</w:t>
      </w:r>
      <w:r w:rsidR="0036524D">
        <w:t>al design was a repeated measures design with one IV and one DV. Each participant was in all conditions and saw all plots.</w:t>
      </w:r>
      <w:r>
        <w:t xml:space="preserve"> </w:t>
      </w:r>
      <w:r w:rsidR="0036524D">
        <w:t xml:space="preserve">The IV was condition and the DV was the absolute response difference of the objective r value minus the participant rated r value. Additionally, random effects were collected: participants and items. Finally, for additional model building, other IVs were collected, e.g., dot pitch, graph literacy, training, and demographic factors. Within the experiment, each plot was shown to participants in a random order. </w:t>
      </w:r>
    </w:p>
    <w:p w14:paraId="6BA8AD32" w14:textId="4EA387FB" w:rsidR="0088247A" w:rsidRPr="00A50F08" w:rsidRDefault="0088247A">
      <w:pPr>
        <w:rPr>
          <w:b/>
          <w:bCs/>
          <w:i/>
          <w:iCs/>
        </w:rPr>
      </w:pPr>
      <w:r w:rsidRPr="00A50F08">
        <w:rPr>
          <w:b/>
          <w:bCs/>
          <w:i/>
          <w:iCs/>
        </w:rPr>
        <w:t>Conditions</w:t>
      </w:r>
    </w:p>
    <w:p w14:paraId="1E1346C7" w14:textId="2F7BAA23" w:rsidR="0088247A" w:rsidRDefault="00A50F08">
      <w:r>
        <w:t xml:space="preserve">Overall, there were four conditions within the study. First, a standard condition whereby dots were a standard …. Size. Second, a linear condition whereby dots closer to the regression line where …. Size, and linearly got smaller. Third, the nonlinear decay condition whereby </w:t>
      </w:r>
      <w:proofErr w:type="gramStart"/>
      <w:r>
        <w:t>…..</w:t>
      </w:r>
      <w:proofErr w:type="gramEnd"/>
      <w:r>
        <w:t xml:space="preserve"> Finally, the fourth condition was the inverted nonlinear decay condition whereby ……</w:t>
      </w:r>
    </w:p>
    <w:p w14:paraId="06E004CE" w14:textId="46382BFC" w:rsidR="00A50F08" w:rsidRDefault="00A50F08">
      <w:r>
        <w:t>INCLUDE A FIGURE DEMONSTRATING THESE PLOTS….</w:t>
      </w:r>
    </w:p>
    <w:p w14:paraId="612B2763" w14:textId="77777777" w:rsidR="00A50F08" w:rsidRPr="00A50F08" w:rsidRDefault="00A50F08" w:rsidP="00A50F08">
      <w:pPr>
        <w:rPr>
          <w:b/>
          <w:bCs/>
          <w:i/>
          <w:iCs/>
        </w:rPr>
      </w:pPr>
      <w:r w:rsidRPr="00A50F08">
        <w:rPr>
          <w:b/>
          <w:bCs/>
          <w:i/>
          <w:iCs/>
        </w:rPr>
        <w:t xml:space="preserve">Nonlinear decay size function </w:t>
      </w:r>
    </w:p>
    <w:p w14:paraId="197F4E14" w14:textId="25B93ABA" w:rsidR="0083511A" w:rsidRDefault="0083511A" w:rsidP="0083511A">
      <w:r>
        <w:t>Like Strain et al., (2023), the nonlinear decay transformation was used and described below.</w:t>
      </w:r>
    </w:p>
    <w:p w14:paraId="43E326DD" w14:textId="77777777" w:rsidR="0083511A" w:rsidRDefault="0083511A" w:rsidP="0083511A">
      <m:oMathPara>
        <m:oMath>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3433F679" w14:textId="78F46F9E" w:rsidR="00A50F08" w:rsidRDefault="0083511A" w:rsidP="0083511A">
      <w:r>
        <w:t>Within the transformation, 0.25 was selected as the value of b due to it being used in the study by Strain et al. (2023). Further, r refers to the residual within the plot. Thus, the size level was calculated via this function. Points further away from a residual value of zero were smaller.</w:t>
      </w:r>
    </w:p>
    <w:p w14:paraId="52845F7A" w14:textId="5B24F766" w:rsidR="002F286C" w:rsidRPr="00AE159D" w:rsidRDefault="002F286C">
      <w:pPr>
        <w:rPr>
          <w:b/>
          <w:bCs/>
        </w:rPr>
      </w:pPr>
      <w:r w:rsidRPr="00AE159D">
        <w:rPr>
          <w:b/>
          <w:bCs/>
        </w:rPr>
        <w:t>Procedure</w:t>
      </w:r>
    </w:p>
    <w:p w14:paraId="30F11AED" w14:textId="2F40C5ED" w:rsidR="002F286C" w:rsidRDefault="0088247A">
      <w:pPr>
        <w:rPr>
          <w:b/>
          <w:bCs/>
          <w:i/>
          <w:iCs/>
        </w:rPr>
      </w:pPr>
      <w:r w:rsidRPr="00AE159D">
        <w:rPr>
          <w:b/>
          <w:bCs/>
          <w:i/>
          <w:iCs/>
        </w:rPr>
        <w:t>General procedure</w:t>
      </w:r>
    </w:p>
    <w:p w14:paraId="0DF674B8" w14:textId="1525E97C" w:rsidR="0088247A" w:rsidRPr="00AE159D" w:rsidRDefault="00E82149">
      <w:pPr>
        <w:rPr>
          <w:b/>
          <w:bCs/>
          <w:i/>
          <w:iCs/>
        </w:rPr>
      </w:pPr>
      <w:r>
        <w:rPr>
          <w:b/>
          <w:bCs/>
          <w:i/>
          <w:iCs/>
        </w:rPr>
        <w:t xml:space="preserve">Once participants were recruited via Prolific, they started the experiment at their convenience. At the start of the experiment, participants were shown a participant information sheet and then provided consent to participate in the study using keyboard key presses. Participants then provided their age and gender identity and completed the subjective graph literacy test and visual threshold tests. Prior to engaging with the stimuli, participants completed the </w:t>
      </w:r>
      <w:proofErr w:type="spellStart"/>
      <w:r>
        <w:rPr>
          <w:b/>
          <w:bCs/>
          <w:i/>
          <w:iCs/>
        </w:rPr>
        <w:t>screenScale</w:t>
      </w:r>
      <w:proofErr w:type="spellEnd"/>
      <w:r>
        <w:rPr>
          <w:b/>
          <w:bCs/>
          <w:i/>
          <w:iCs/>
        </w:rPr>
        <w:t xml:space="preserve"> test. </w:t>
      </w:r>
      <w:r w:rsidR="0083511A">
        <w:rPr>
          <w:b/>
          <w:bCs/>
          <w:i/>
          <w:iCs/>
        </w:rPr>
        <w:t xml:space="preserve">Participant were then shown instructions and examples of r levels, e.g., .2, .5, .8, and .95. Participants then were shown two practice trials before working through the series of 180 randomly shown plots. Before these plots, a visual mask was shown to participants. Participants used a slider ranging from 0 to 1 to estimate the r value shown in the scatterplot. Throughout the trials, six attention checks were displayed whereby participants were asked to either put the slider to 0 or 1 or ignore the plot. After completing the trials, participants were paid and those who completed two or more attention checks data were exported. Data was then statistically analysed in R.  </w:t>
      </w:r>
    </w:p>
    <w:p w14:paraId="6A157405" w14:textId="10A2F5F2" w:rsidR="0088247A" w:rsidRDefault="0088247A">
      <w:pPr>
        <w:rPr>
          <w:b/>
          <w:bCs/>
          <w:i/>
          <w:iCs/>
        </w:rPr>
      </w:pPr>
      <w:r w:rsidRPr="00AE159D">
        <w:rPr>
          <w:b/>
          <w:bCs/>
          <w:i/>
          <w:iCs/>
        </w:rPr>
        <w:t>Data diagnostics</w:t>
      </w:r>
    </w:p>
    <w:p w14:paraId="6E7B1428" w14:textId="4C36DBCE" w:rsidR="00F27A09" w:rsidRPr="00AE159D" w:rsidRDefault="00F27A09">
      <w:pPr>
        <w:rPr>
          <w:b/>
          <w:bCs/>
          <w:i/>
          <w:iCs/>
        </w:rPr>
      </w:pPr>
      <w:r>
        <w:rPr>
          <w:b/>
          <w:bCs/>
          <w:i/>
          <w:iCs/>
        </w:rPr>
        <w:lastRenderedPageBreak/>
        <w:t xml:space="preserve">The predominant method for ensuring the analyses used are relevant to the data will be using assumption tests from the performance package. This will assess things such as homogeneity of variance, normality of residuals, and outliers. </w:t>
      </w:r>
    </w:p>
    <w:p w14:paraId="6AD8C0B2" w14:textId="77777777" w:rsidR="0088247A" w:rsidRPr="00AE159D" w:rsidRDefault="0088247A">
      <w:pPr>
        <w:rPr>
          <w:b/>
          <w:bCs/>
          <w:i/>
          <w:iCs/>
        </w:rPr>
      </w:pPr>
    </w:p>
    <w:p w14:paraId="03AA0E05" w14:textId="6DDC8DDC" w:rsidR="0088247A" w:rsidRPr="00AE159D" w:rsidRDefault="0088247A">
      <w:pPr>
        <w:rPr>
          <w:b/>
          <w:bCs/>
          <w:i/>
          <w:iCs/>
        </w:rPr>
      </w:pPr>
      <w:r w:rsidRPr="00AE159D">
        <w:rPr>
          <w:b/>
          <w:bCs/>
          <w:i/>
          <w:iCs/>
        </w:rPr>
        <w:t>Analytic strategy</w:t>
      </w:r>
    </w:p>
    <w:p w14:paraId="01F81BAD" w14:textId="229BCF75" w:rsidR="00F27A09" w:rsidRDefault="00F27A09">
      <w:r>
        <w:t xml:space="preserve">To test the hypotheses, several statistical analyses will be conducted using the R programming language. To test H1, a linear mixed effect model will be built and tested against a null model. To test H2 and H3, pairwise comparisons will be conducted if H1 is supported. When conducting exploratory model comparisons, models with additional components will be tested against the H1 model via likelihood ratio testing to assess if there is a significant difference. If any of these models are significantly better than the H1 model, pairwise comparisons will be conducted. </w:t>
      </w:r>
    </w:p>
    <w:p w14:paraId="28C9401D" w14:textId="6B918F79" w:rsidR="00F27A09" w:rsidRDefault="00F27A09">
      <w:r>
        <w:t>To further strengthen the findings of any pairwise comparisons,</w:t>
      </w:r>
      <w:r w:rsidR="007F2FFF">
        <w:t xml:space="preserve"> standardised and unstandardised effect sizes will be reported to provide insight into the magnitude of the effects found </w:t>
      </w:r>
      <w:r w:rsidR="007F2FFF">
        <w:fldChar w:fldCharType="begin"/>
      </w:r>
      <w:r w:rsidR="007F2FFF">
        <w:instrText xml:space="preserve"> ADDIN ZOTERO_ITEM CSL_CITATION {"citationID":"sknN8MjM","properties":{"formattedCitation":"(Cohen, 1990; Kelley &amp; Preacher, 2012)","plainCitation":"(Cohen, 1990; Kelley &amp; Preacher, 2012)","noteIndex":0},"citationItems":[{"id":4911,"uris":["http://zotero.org/users/7306819/items/G2QS5P2W"],"itemData":{"id":4911,"type":"article-journal","abstract":"This is an account of what I have learned (so far) about the application of statistics to psychology and the other sociobiomedical sciences. It includes the principles \"less is more\" (fewer variables, more highly targeted issues, sharp rounding off), \"simple is better\" (graphic representation, unit weighting for linear composites), and \"some things you learn aren't so.\" I have learned to avoid the many misconceptions that surround Fisherian null hypothesis testing. I have also learned the importance of power analysis and the determination of just how big (rather than how statistically significant) are the effects that we study. Finally, I have learned that there is no royal road to statistical induction, that the informed judgment of the investigator is the crucial element in the interpretation of data, and that things take time. (PsycINFO Database Record (c) 2016 APA, all rights reserved)","container-title":"American Psychologist","DOI":"10.1037/0003-066X.45.12.1304","ISSN":"1935-990X","issue":"12","note":"publisher-place: US\npublisher: American Psychological Association","page":"1304-1312","source":"APA PsycNet","title":"Things I have learned (so far)","volume":"45","author":[{"family":"Cohen","given":"Jacob"}],"issued":{"date-parts":[["1990"]]},"citation-key":"cohenThingsHaveLearned1990"}},{"id":4914,"uris":["http://zotero.org/users/7306819/items/8L4BCHH8"],"itemData":{"id":4914,"type":"article-journal","abstract":"The call for researchers to report and interpret effect sizes and their corresponding confidence intervals has never been stronger. However, there is confusion in the literature on the definition of effect size, and consequently the term is used inconsistently. We propose a definition for effect size, discuss 3 facets of effect size (dimension, measure/index, and value), outline 10 corollaries that follow from our definition, and review ideal qualities of effect sizes. Our definition of effect size is general and subsumes many existing definitions of effect size. We define effect size as a quantitative reflection of the magnitude of some phenomenon that is used for the purpose of addressing a question of interest. Our definition of effect size is purposely more inclusive than the way many have defined and conceptualized effect size, and it is unique with regard to linking effect size to a question of interest. Additionally, we review some important developments in the effect size literature and discuss the importance of accompanying an effect size with an interval estimate that acknowledges the uncertainty with which the population value of the effect size has been estimated. We hope that this article will facilitate discussion and improve the practice of reporting and interpreting effect sizes.","container-title":"Psychological Methods","DOI":"10.1037/a0028086","ISSN":"1939-1463, 1082-989X","issue":"2","journalAbbreviation":"Psychological Methods","language":"en","page":"137-152","source":"Semantic Scholar","title":"On effect size.","volume":"17","author":[{"family":"Kelley","given":"Ken"},{"family":"Preacher","given":"Kristopher J."}],"issued":{"date-parts":[["2012"]]},"citation-key":"kelleyEffectSize2012"}}],"schema":"https://github.com/citation-style-language/schema/raw/master/csl-citation.json"} </w:instrText>
      </w:r>
      <w:r w:rsidR="007F2FFF">
        <w:fldChar w:fldCharType="separate"/>
      </w:r>
      <w:r w:rsidR="007F2FFF" w:rsidRPr="007F2FFF">
        <w:rPr>
          <w:rFonts w:ascii="Calibri" w:hAnsi="Calibri" w:cs="Calibri"/>
        </w:rPr>
        <w:t>(Cohen, 1990; Kelley &amp; Preacher, 2012)</w:t>
      </w:r>
      <w:r w:rsidR="007F2FFF">
        <w:fldChar w:fldCharType="end"/>
      </w:r>
      <w:r w:rsidR="007F2FFF">
        <w:t>. For instance, the standardised effect sizes of</w:t>
      </w:r>
      <w:r>
        <w:t xml:space="preserve"> Cohen’s d and their unbiased counterpart, Hedges g, will be calculated and reported</w:t>
      </w:r>
      <w:r w:rsidR="007F2FFF">
        <w:t xml:space="preserve"> </w:t>
      </w:r>
      <w:r w:rsidR="007F2FFF">
        <w:fldChar w:fldCharType="begin"/>
      </w:r>
      <w:r w:rsidR="007F2FFF">
        <w:instrText xml:space="preserve"> ADDIN ZOTERO_ITEM CSL_CITATION {"citationID":"T66duQcp","properties":{"formattedCitation":"(Thompson, 2007)","plainCitation":"(Thompson, 2007)","noteIndex":0},"citationItems":[{"id":4917,"uris":["http://zotero.org/users/7306819/items/JT35I57D"],"itemData":{"id":4917,"type":"article-journal","abstract":"The present article provides a primer on (a) effect sizes, (b) confidence intervals, and (c) confidence intervals for effect sizes. Additionally, various admonitions for reformed statistical practice are presented. For example, a very important implication of the realization that there are dozens of effect size statistics is that authors must explicitly tell readers what effect sizes they are reporting. With respect to confidence intervals, when interpreting a 95% interval, we should never say that we are 95% confident that our interval captures the estimated population parameter. It is explained that effect sizes should be reported even for statistically nonsignificant effects. And, most importantly of all, it is emphasized that effect sizes should not be interpreted using Cohen's benchmarks. Instead, we ought to interpret our effects in direct and explicit comparison against the effects in the related prior literature. © 2007 Wiley Periodicals, Inc. Psychol Schs 44: 423–432, 2007.","container-title":"Psychology in the Schools","DOI":"10.1002/pits.20234","ISSN":"1520-6807","issue":"5","language":"en","license":"Copyright © 2007 Wiley Periodicals, Inc., A Wiley Company","note":"_eprint: https://onlinelibrary.wiley.com/doi/pdf/10.1002/pits.20234","page":"423-432","source":"Wiley Online Library","title":"Effect sizes, confidence intervals, and confidence intervals for effect sizes","volume":"44","author":[{"family":"Thompson","given":"Bruce"}],"issued":{"date-parts":[["2007"]]},"citation-key":"thompsonEffectSizesConfidence2007"}}],"schema":"https://github.com/citation-style-language/schema/raw/master/csl-citation.json"} </w:instrText>
      </w:r>
      <w:r w:rsidR="007F2FFF">
        <w:fldChar w:fldCharType="separate"/>
      </w:r>
      <w:r w:rsidR="007F2FFF" w:rsidRPr="007F2FFF">
        <w:rPr>
          <w:rFonts w:ascii="Calibri" w:hAnsi="Calibri" w:cs="Calibri"/>
        </w:rPr>
        <w:t>(Thompson, 2007)</w:t>
      </w:r>
      <w:r w:rsidR="007F2FFF">
        <w:fldChar w:fldCharType="end"/>
      </w:r>
      <w:r>
        <w:t xml:space="preserve">. Further, </w:t>
      </w:r>
      <w:r w:rsidR="007F2FFF">
        <w:t>differences between groups will be reported as a proxy for an unstandardised effect size. Moreover, i</w:t>
      </w:r>
      <w:r>
        <w:t>f pairwise comparisons are conducted, family-wise error protection, e.g., Tukey, will be implemented to lower the risk of type I errors.</w:t>
      </w:r>
    </w:p>
    <w:p w14:paraId="75E77B3F" w14:textId="4AD8DFF2" w:rsidR="00F27A09" w:rsidRDefault="007F2FFF">
      <w:r w:rsidRPr="007F2FFF">
        <w:t>https://strengejacke.github.io/esc/reference/hedges_g.html</w:t>
      </w:r>
    </w:p>
    <w:p w14:paraId="0A5C045C" w14:textId="3956A961" w:rsidR="00DA023D" w:rsidRDefault="00BB3D47" w:rsidP="00BB3D47">
      <w:pPr>
        <w:jc w:val="center"/>
        <w:rPr>
          <w:b/>
          <w:bCs/>
        </w:rPr>
      </w:pPr>
      <w:r w:rsidRPr="00BB3D47">
        <w:rPr>
          <w:b/>
          <w:bCs/>
        </w:rPr>
        <w:t>Results</w:t>
      </w:r>
    </w:p>
    <w:p w14:paraId="17BBC486" w14:textId="11DF4960" w:rsidR="00BB3D47" w:rsidRDefault="0036524D" w:rsidP="00BB3D47">
      <w:pPr>
        <w:rPr>
          <w:b/>
          <w:bCs/>
        </w:rPr>
      </w:pPr>
      <w:r>
        <w:rPr>
          <w:b/>
          <w:bCs/>
        </w:rPr>
        <w:t>Participant Flow</w:t>
      </w:r>
    </w:p>
    <w:p w14:paraId="50EC230F" w14:textId="77777777" w:rsidR="0036524D" w:rsidRDefault="0036524D" w:rsidP="00BB3D47">
      <w:pPr>
        <w:rPr>
          <w:b/>
          <w:bCs/>
        </w:rPr>
      </w:pPr>
    </w:p>
    <w:p w14:paraId="4E7E41CD" w14:textId="7BC708D4" w:rsidR="00AD7394" w:rsidRDefault="0036524D" w:rsidP="00BB3D47">
      <w:pPr>
        <w:rPr>
          <w:b/>
          <w:bCs/>
        </w:rPr>
      </w:pPr>
      <w:r>
        <w:rPr>
          <w:b/>
          <w:bCs/>
        </w:rPr>
        <w:t>Individual differences</w:t>
      </w:r>
    </w:p>
    <w:p w14:paraId="3D845763" w14:textId="5F3B6B95" w:rsidR="005E5D5C" w:rsidRPr="005E5D5C" w:rsidRDefault="005E5D5C" w:rsidP="00BB3D47">
      <w:pPr>
        <w:rPr>
          <w:b/>
          <w:bCs/>
          <w:i/>
          <w:iCs/>
        </w:rPr>
      </w:pPr>
      <w:r w:rsidRPr="005E5D5C">
        <w:rPr>
          <w:b/>
          <w:bCs/>
          <w:i/>
          <w:iCs/>
        </w:rPr>
        <w:t>Age and gender</w:t>
      </w:r>
    </w:p>
    <w:p w14:paraId="49562F1E" w14:textId="13945B6E" w:rsidR="00A02E03" w:rsidRPr="005E5D5C" w:rsidRDefault="00A02E03" w:rsidP="00BB3D47">
      <w:pPr>
        <w:rPr>
          <w:b/>
          <w:bCs/>
          <w:i/>
          <w:iCs/>
        </w:rPr>
      </w:pPr>
      <w:r w:rsidRPr="005E5D5C">
        <w:rPr>
          <w:b/>
          <w:bCs/>
          <w:i/>
          <w:iCs/>
        </w:rPr>
        <w:t>Correlation estimates</w:t>
      </w:r>
    </w:p>
    <w:p w14:paraId="020591FE" w14:textId="5F5FDEE2" w:rsidR="00A02E03" w:rsidRPr="00F92531" w:rsidRDefault="00A02E03" w:rsidP="00BB3D47">
      <w:r w:rsidRPr="00F92531">
        <w:t>As prior literature has suggested systematic under-or-overestimations in correlation perception, we assessed participants correlation estimates by condition and strength of correlation.</w:t>
      </w:r>
      <w:r w:rsidR="00F92531" w:rsidRPr="00F92531">
        <w:t xml:space="preserve"> This was calculated using the non-absolute measure of the r values</w:t>
      </w:r>
      <w:r w:rsidR="006906F9">
        <w:t xml:space="preserve"> whereby objective r – participant estimate</w:t>
      </w:r>
      <w:r w:rsidR="00F92531" w:rsidRPr="00F92531">
        <w:t>.</w:t>
      </w:r>
      <w:r w:rsidRPr="00F92531">
        <w:t xml:space="preserve"> Means and confidence intervals for all condition estimates were </w:t>
      </w:r>
      <w:r w:rsidR="006906F9">
        <w:t>positive meaning that across conditions participants systematically underestimated the r levels</w:t>
      </w:r>
      <w:r w:rsidRPr="00F92531">
        <w:t>. Importantly, correlation estimate</w:t>
      </w:r>
      <w:r w:rsidR="005E5D5C" w:rsidRPr="00F92531">
        <w:t xml:space="preserve"> means</w:t>
      </w:r>
      <w:r w:rsidRPr="00F92531">
        <w:t xml:space="preserve"> </w:t>
      </w:r>
      <w:r w:rsidR="005E5D5C" w:rsidRPr="00F92531">
        <w:t>in the weak correlation category (0.2 to 0.4) were negative</w:t>
      </w:r>
      <w:r w:rsidR="00F92531" w:rsidRPr="00F92531">
        <w:t xml:space="preserve"> whereas they were positive in the moderate and strong categories</w:t>
      </w:r>
      <w:r w:rsidR="005E5D5C" w:rsidRPr="00F92531">
        <w:t>.</w:t>
      </w:r>
      <w:r w:rsidR="006906F9">
        <w:t xml:space="preserve"> This means that participants systematically overestimated correlations at weak levels whereas they underestimated correlations at moderate to strong levels.</w:t>
      </w:r>
      <w:r w:rsidRPr="00F92531">
        <w:t xml:space="preserve"> Thus, this study did support some prior findings of a systematic underestimation</w:t>
      </w:r>
      <w:r w:rsidR="005E5D5C" w:rsidRPr="00F92531">
        <w:t xml:space="preserve"> </w:t>
      </w:r>
      <w:r w:rsidR="006906F9">
        <w:t>overall. However, ADDDDDDD</w:t>
      </w:r>
      <w:r w:rsidRPr="00F92531">
        <w:t xml:space="preserve"> (See Table 1).</w:t>
      </w:r>
    </w:p>
    <w:p w14:paraId="506E1FED" w14:textId="77777777" w:rsidR="0036524D" w:rsidRDefault="0036524D">
      <w:pPr>
        <w:rPr>
          <w:b/>
          <w:bCs/>
        </w:rPr>
      </w:pPr>
      <w:r w:rsidRPr="0036524D">
        <w:rPr>
          <w:b/>
          <w:bCs/>
        </w:rPr>
        <w:t>Hypothesis 1</w:t>
      </w:r>
      <w:r>
        <w:rPr>
          <w:b/>
          <w:bCs/>
        </w:rPr>
        <w:t xml:space="preserve"> </w:t>
      </w:r>
    </w:p>
    <w:p w14:paraId="4D195CCB" w14:textId="516F4E9E" w:rsidR="00AD7394" w:rsidRPr="00F92531" w:rsidRDefault="00AD7394">
      <w:r w:rsidRPr="00F92531">
        <w:t xml:space="preserve">A linear mixed model was built to determine whether a model containing the IV of size would be significantly better at explaining the DV than a null model without size. The </w:t>
      </w:r>
      <w:proofErr w:type="spellStart"/>
      <w:r w:rsidRPr="00F92531">
        <w:t>buildmer</w:t>
      </w:r>
      <w:proofErr w:type="spellEnd"/>
      <w:r w:rsidRPr="00F92531">
        <w:t xml:space="preserve"> package was used to assess the most complex stable model from the most complex model of response ~ condition + (1 + condition | item) + (1 + condition | participant). Overall, the final model that fit the data </w:t>
      </w:r>
      <w:r w:rsidRPr="00F92531">
        <w:lastRenderedPageBreak/>
        <w:t xml:space="preserve">including condition and random </w:t>
      </w:r>
      <w:r w:rsidR="007B6351" w:rsidRPr="00F92531">
        <w:t>intercepts</w:t>
      </w:r>
      <w:r w:rsidRPr="00F92531">
        <w:t xml:space="preserve"> </w:t>
      </w:r>
      <w:r w:rsidR="007B6351" w:rsidRPr="00F92531">
        <w:t>for</w:t>
      </w:r>
      <w:r w:rsidRPr="00F92531">
        <w:t xml:space="preserve"> participant and item. The performance package revealed that the model met the assumptions (See figure x). </w:t>
      </w:r>
    </w:p>
    <w:p w14:paraId="1D93453B" w14:textId="2E3C635B" w:rsidR="00AD7394" w:rsidRPr="00F92531" w:rsidRDefault="00AD7394">
      <w:r w:rsidRPr="00F92531">
        <w:t>A likelihood ratio test was conducted; the full model was significantly better at explaining the DV than the null model, X2 (3</w:t>
      </w:r>
      <w:proofErr w:type="gramStart"/>
      <w:r w:rsidRPr="00F92531">
        <w:t>)  =</w:t>
      </w:r>
      <w:proofErr w:type="gramEnd"/>
      <w:r w:rsidRPr="00F92531">
        <w:t xml:space="preserve"> 1373.4, p &lt; .001.  Thus, the effect of size was deemed to be significant.</w:t>
      </w:r>
    </w:p>
    <w:p w14:paraId="6E7AE3F5" w14:textId="2DAB634D" w:rsidR="00DA023D" w:rsidRPr="0036524D" w:rsidRDefault="0036524D">
      <w:pPr>
        <w:rPr>
          <w:b/>
          <w:bCs/>
        </w:rPr>
      </w:pPr>
      <w:r>
        <w:rPr>
          <w:b/>
          <w:bCs/>
        </w:rPr>
        <w:t>Hypothesis 2</w:t>
      </w:r>
      <w:r w:rsidR="00E54FB6">
        <w:rPr>
          <w:b/>
          <w:bCs/>
        </w:rPr>
        <w:t xml:space="preserve"> and 3</w:t>
      </w:r>
    </w:p>
    <w:p w14:paraId="3A307BD0" w14:textId="1E2C94A8" w:rsidR="008248E3" w:rsidRDefault="007B6351">
      <w:r>
        <w:t xml:space="preserve">To examine </w:t>
      </w:r>
      <w:r w:rsidR="00E54FB6">
        <w:t>hypotheses 2 and 3</w:t>
      </w:r>
      <w:r>
        <w:t xml:space="preserve">, </w:t>
      </w:r>
      <w:r w:rsidR="00E54FB6">
        <w:t xml:space="preserve">Tukey-corrected </w:t>
      </w:r>
      <w:proofErr w:type="spellStart"/>
      <w:r>
        <w:t>posthoc</w:t>
      </w:r>
      <w:proofErr w:type="spellEnd"/>
      <w:r>
        <w:t xml:space="preserve"> tests were conducted</w:t>
      </w:r>
      <w:r w:rsidR="00E54FB6">
        <w:t xml:space="preserve"> on the final model</w:t>
      </w:r>
      <w:r>
        <w:t xml:space="preserve"> using the </w:t>
      </w:r>
      <w:proofErr w:type="spellStart"/>
      <w:r>
        <w:t>emmeans</w:t>
      </w:r>
      <w:proofErr w:type="spellEnd"/>
      <w:r>
        <w:t xml:space="preserve"> package. </w:t>
      </w:r>
      <w:r w:rsidR="00E54FB6">
        <w:t>The marginal means suggested that nonlinear decay had the lowest error rate</w:t>
      </w:r>
      <w:r w:rsidR="00044069">
        <w:t xml:space="preserve">, M = </w:t>
      </w:r>
      <w:r w:rsidR="00E54FB6">
        <w:t>0.137</w:t>
      </w:r>
      <w:r w:rsidR="00044069">
        <w:t xml:space="preserve">, 95% confidence interval [0.124, 0.152], </w:t>
      </w:r>
      <w:r w:rsidR="00E54FB6">
        <w:t xml:space="preserve">followed by </w:t>
      </w:r>
      <w:r w:rsidR="00044069">
        <w:t xml:space="preserve">the </w:t>
      </w:r>
      <w:r w:rsidR="00E54FB6">
        <w:t>linear</w:t>
      </w:r>
      <w:r w:rsidR="00044069">
        <w:t xml:space="preserve"> condition,</w:t>
      </w:r>
      <w:r w:rsidR="00E54FB6">
        <w:t xml:space="preserve"> </w:t>
      </w:r>
      <w:r w:rsidR="00044069">
        <w:t xml:space="preserve">M = </w:t>
      </w:r>
      <w:r w:rsidR="00E54FB6">
        <w:t>0.147</w:t>
      </w:r>
      <w:r w:rsidR="00044069">
        <w:t>, 95% CI [0.133, 0.162]</w:t>
      </w:r>
      <w:r w:rsidR="00E54FB6">
        <w:t xml:space="preserve">, </w:t>
      </w:r>
      <w:r w:rsidR="00044069">
        <w:t xml:space="preserve">then the </w:t>
      </w:r>
      <w:r w:rsidR="00E54FB6">
        <w:t>inverted</w:t>
      </w:r>
      <w:r w:rsidR="00044069">
        <w:t xml:space="preserve"> </w:t>
      </w:r>
      <w:proofErr w:type="gramStart"/>
      <w:r w:rsidR="00044069">
        <w:t xml:space="preserve">condition, </w:t>
      </w:r>
      <w:r w:rsidR="00E54FB6">
        <w:t xml:space="preserve"> </w:t>
      </w:r>
      <w:r w:rsidR="00044069">
        <w:t>M</w:t>
      </w:r>
      <w:proofErr w:type="gramEnd"/>
      <w:r w:rsidR="00044069">
        <w:t xml:space="preserve"> = </w:t>
      </w:r>
      <w:r w:rsidR="00E54FB6">
        <w:t>0.19</w:t>
      </w:r>
      <w:r w:rsidR="00044069">
        <w:t>3</w:t>
      </w:r>
      <w:r w:rsidR="00E54FB6">
        <w:t>,</w:t>
      </w:r>
      <w:r w:rsidR="00044069">
        <w:t xml:space="preserve"> 95% CI [0.179, 0.208]</w:t>
      </w:r>
      <w:r w:rsidR="00E54FB6">
        <w:t xml:space="preserve"> and finally </w:t>
      </w:r>
      <w:r w:rsidR="00044069">
        <w:t xml:space="preserve">the </w:t>
      </w:r>
      <w:r w:rsidR="00E54FB6">
        <w:t>standard</w:t>
      </w:r>
      <w:r w:rsidR="00044069">
        <w:t xml:space="preserve"> condition, M = </w:t>
      </w:r>
      <w:r w:rsidR="00E54FB6">
        <w:t xml:space="preserve"> 0.206</w:t>
      </w:r>
      <w:r w:rsidR="00044069">
        <w:t>, 95% CI [0.190, 0.219]</w:t>
      </w:r>
      <w:r w:rsidR="00E54FB6">
        <w:t xml:space="preserve">. </w:t>
      </w:r>
      <w:proofErr w:type="spellStart"/>
      <w:r w:rsidR="00E54FB6">
        <w:t>Posthoc</w:t>
      </w:r>
      <w:proofErr w:type="spellEnd"/>
      <w:r w:rsidR="00E54FB6">
        <w:t xml:space="preserve"> tests demonstrated that each comparison was significant.</w:t>
      </w:r>
      <w:r w:rsidR="008248E3">
        <w:t xml:space="preserve"> See table X for all </w:t>
      </w:r>
      <w:proofErr w:type="spellStart"/>
      <w:r w:rsidR="008248E3">
        <w:t>posthoc</w:t>
      </w:r>
      <w:proofErr w:type="spellEnd"/>
      <w:r w:rsidR="008248E3">
        <w:t xml:space="preserve"> tests, z-scores, p-values, and </w:t>
      </w:r>
      <w:proofErr w:type="spellStart"/>
      <w:r w:rsidR="008248E3">
        <w:t>cohen’s</w:t>
      </w:r>
      <w:proofErr w:type="spellEnd"/>
      <w:r w:rsidR="008248E3">
        <w:t xml:space="preserve"> d effect sizes all computed using the </w:t>
      </w:r>
      <w:proofErr w:type="spellStart"/>
      <w:r w:rsidR="008248E3">
        <w:t>emmeans</w:t>
      </w:r>
      <w:proofErr w:type="spellEnd"/>
      <w:r w:rsidR="008248E3">
        <w:t xml:space="preserve"> package.</w:t>
      </w:r>
    </w:p>
    <w:p w14:paraId="12F775FF" w14:textId="06935A37" w:rsidR="008248E3" w:rsidRDefault="008248E3">
      <w:r>
        <w:t>INSERT TABLE</w:t>
      </w:r>
    </w:p>
    <w:p w14:paraId="37D2BBB7"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estimate      </w:t>
      </w:r>
      <w:proofErr w:type="gramStart"/>
      <w:r>
        <w:rPr>
          <w:rStyle w:val="gnd-iwgdh3b"/>
          <w:rFonts w:ascii="Lucida Console" w:hAnsi="Lucida Console"/>
          <w:color w:val="F8F8F2"/>
          <w:bdr w:val="none" w:sz="0" w:space="0" w:color="auto" w:frame="1"/>
        </w:rPr>
        <w:t xml:space="preserve">SE  </w:t>
      </w:r>
      <w:proofErr w:type="spellStart"/>
      <w:r>
        <w:rPr>
          <w:rStyle w:val="gnd-iwgdh3b"/>
          <w:rFonts w:ascii="Lucida Console" w:hAnsi="Lucida Console"/>
          <w:color w:val="F8F8F2"/>
          <w:bdr w:val="none" w:sz="0" w:space="0" w:color="auto" w:frame="1"/>
        </w:rPr>
        <w:t>df</w:t>
      </w:r>
      <w:proofErr w:type="spellEnd"/>
      <w:proofErr w:type="gram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z.ratio</w:t>
      </w:r>
      <w:proofErr w:type="spellEnd"/>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p.value</w:t>
      </w:r>
      <w:proofErr w:type="spellEnd"/>
    </w:p>
    <w:p w14:paraId="2A78358C"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4574 0.00221 </w:t>
      </w:r>
      <w:proofErr w:type="gramStart"/>
      <w:r>
        <w:rPr>
          <w:rStyle w:val="gnd-iwgdh3b"/>
          <w:rFonts w:ascii="Lucida Console" w:hAnsi="Lucida Console"/>
          <w:color w:val="F8F8F2"/>
          <w:bdr w:val="none" w:sz="0" w:space="0" w:color="auto" w:frame="1"/>
        </w:rPr>
        <w:t>Inf  20.730</w:t>
      </w:r>
      <w:proofErr w:type="gramEnd"/>
      <w:r>
        <w:rPr>
          <w:rStyle w:val="gnd-iwgdh3b"/>
          <w:rFonts w:ascii="Lucida Console" w:hAnsi="Lucida Console"/>
          <w:color w:val="F8F8F2"/>
          <w:bdr w:val="none" w:sz="0" w:space="0" w:color="auto" w:frame="1"/>
        </w:rPr>
        <w:t xml:space="preserve">  &lt;.0001</w:t>
      </w:r>
    </w:p>
    <w:p w14:paraId="60AAFC12"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0.05529</w:t>
      </w:r>
      <w:proofErr w:type="gramEnd"/>
      <w:r>
        <w:rPr>
          <w:rStyle w:val="gnd-iwgdh3b"/>
          <w:rFonts w:ascii="Lucida Console" w:hAnsi="Lucida Console"/>
          <w:color w:val="F8F8F2"/>
          <w:bdr w:val="none" w:sz="0" w:space="0" w:color="auto" w:frame="1"/>
        </w:rPr>
        <w:t xml:space="preserve"> 0.00221 Inf  25.064  &lt;.0001</w:t>
      </w:r>
    </w:p>
    <w:p w14:paraId="1A9531E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1147 0.00221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5.197  &lt;.0001</w:t>
      </w:r>
    </w:p>
    <w:p w14:paraId="68A946CF"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0.00955 0.00219 Inf   </w:t>
      </w:r>
      <w:proofErr w:type="gramStart"/>
      <w:r>
        <w:rPr>
          <w:rStyle w:val="gnd-iwgdh3b"/>
          <w:rFonts w:ascii="Lucida Console" w:hAnsi="Lucida Console"/>
          <w:color w:val="F8F8F2"/>
          <w:bdr w:val="none" w:sz="0" w:space="0" w:color="auto" w:frame="1"/>
        </w:rPr>
        <w:t>4.357  0.0001</w:t>
      </w:r>
      <w:proofErr w:type="gramEnd"/>
    </w:p>
    <w:p w14:paraId="410E5AC0"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5721 0.00220 Inf -26.</w:t>
      </w:r>
      <w:proofErr w:type="gramStart"/>
      <w:r>
        <w:rPr>
          <w:rStyle w:val="gnd-iwgdh3b"/>
          <w:rFonts w:ascii="Lucida Console" w:hAnsi="Lucida Console"/>
          <w:color w:val="F8F8F2"/>
          <w:bdr w:val="none" w:sz="0" w:space="0" w:color="auto" w:frame="1"/>
        </w:rPr>
        <w:t>041  &lt;</w:t>
      </w:r>
      <w:proofErr w:type="gramEnd"/>
      <w:r>
        <w:rPr>
          <w:rStyle w:val="gnd-iwgdh3b"/>
          <w:rFonts w:ascii="Lucida Console" w:hAnsi="Lucida Console"/>
          <w:color w:val="F8F8F2"/>
          <w:bdr w:val="none" w:sz="0" w:space="0" w:color="auto" w:frame="1"/>
        </w:rPr>
        <w:t>.0001</w:t>
      </w:r>
    </w:p>
    <w:p w14:paraId="5EBC52A3"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 standard -0.06676 0.00220 Inf -30.</w:t>
      </w:r>
      <w:proofErr w:type="gramStart"/>
      <w:r>
        <w:rPr>
          <w:rStyle w:val="gnd-iwgdh3b"/>
          <w:rFonts w:ascii="Lucida Console" w:hAnsi="Lucida Console"/>
          <w:color w:val="F8F8F2"/>
          <w:bdr w:val="none" w:sz="0" w:space="0" w:color="auto" w:frame="1"/>
        </w:rPr>
        <w:t>396  &lt;</w:t>
      </w:r>
      <w:proofErr w:type="gramEnd"/>
      <w:r>
        <w:rPr>
          <w:rStyle w:val="gnd-iwgdh3b"/>
          <w:rFonts w:ascii="Lucida Console" w:hAnsi="Lucida Console"/>
          <w:color w:val="F8F8F2"/>
          <w:bdr w:val="none" w:sz="0" w:space="0" w:color="auto" w:frame="1"/>
        </w:rPr>
        <w:t>.0001</w:t>
      </w:r>
    </w:p>
    <w:p w14:paraId="1DE219F3" w14:textId="77777777" w:rsidR="006F26AD" w:rsidRDefault="006F26AD"/>
    <w:p w14:paraId="66859E68"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contrast                </w:t>
      </w:r>
      <w:proofErr w:type="spellStart"/>
      <w:proofErr w:type="gramStart"/>
      <w:r>
        <w:rPr>
          <w:rStyle w:val="gnd-iwgdh3b"/>
          <w:rFonts w:ascii="Lucida Console" w:hAnsi="Lucida Console"/>
          <w:color w:val="F8F8F2"/>
          <w:bdr w:val="none" w:sz="0" w:space="0" w:color="auto" w:frame="1"/>
        </w:rPr>
        <w:t>effect.size</w:t>
      </w:r>
      <w:proofErr w:type="spellEnd"/>
      <w:proofErr w:type="gramEnd"/>
      <w:r>
        <w:rPr>
          <w:rStyle w:val="gnd-iwgdh3b"/>
          <w:rFonts w:ascii="Lucida Console" w:hAnsi="Lucida Console"/>
          <w:color w:val="F8F8F2"/>
          <w:bdr w:val="none" w:sz="0" w:space="0" w:color="auto" w:frame="1"/>
        </w:rPr>
        <w:t xml:space="preserve">     SE     </w:t>
      </w:r>
      <w:proofErr w:type="spellStart"/>
      <w:r>
        <w:rPr>
          <w:rStyle w:val="gnd-iwgdh3b"/>
          <w:rFonts w:ascii="Lucida Console" w:hAnsi="Lucida Console"/>
          <w:color w:val="F8F8F2"/>
          <w:bdr w:val="none" w:sz="0" w:space="0" w:color="auto" w:frame="1"/>
        </w:rPr>
        <w:t>df</w:t>
      </w:r>
      <w:proofErr w:type="spellEnd"/>
      <w:r>
        <w:rPr>
          <w:rStyle w:val="gnd-iwgdh3b"/>
          <w:rFonts w:ascii="Lucida Console" w:hAnsi="Lucida Console"/>
          <w:color w:val="F8F8F2"/>
          <w:bdr w:val="none" w:sz="0" w:space="0" w:color="auto" w:frame="1"/>
        </w:rPr>
        <w:t xml:space="preserve"> lower.CL upper.CL</w:t>
      </w:r>
    </w:p>
    <w:p w14:paraId="2F1AE9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linear)   </w:t>
      </w:r>
      <w:proofErr w:type="gramEnd"/>
      <w:r>
        <w:rPr>
          <w:rStyle w:val="gnd-iwgdh3b"/>
          <w:rFonts w:ascii="Lucida Console" w:hAnsi="Lucida Console"/>
          <w:color w:val="F8F8F2"/>
          <w:bdr w:val="none" w:sz="0" w:space="0" w:color="auto" w:frame="1"/>
        </w:rPr>
        <w:t xml:space="preserve">       0.3558 0.0172 191219   0.3221   0.3896</w:t>
      </w:r>
    </w:p>
    <w:p w14:paraId="367044A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w:t>
      </w:r>
      <w:proofErr w:type="gramEnd"/>
      <w:r>
        <w:rPr>
          <w:rStyle w:val="gnd-iwgdh3b"/>
          <w:rFonts w:ascii="Lucida Console" w:hAnsi="Lucida Console"/>
          <w:color w:val="F8F8F2"/>
          <w:bdr w:val="none" w:sz="0" w:space="0" w:color="auto" w:frame="1"/>
        </w:rPr>
        <w:t xml:space="preserve">   0.4302 0.0173 196555   0.3963   0.4640</w:t>
      </w:r>
    </w:p>
    <w:p w14:paraId="0C079F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0892 0.0172 196941  -0.1229  -0.0556</w:t>
      </w:r>
    </w:p>
    <w:p w14:paraId="1B7264A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spellStart"/>
      <w:r>
        <w:rPr>
          <w:rStyle w:val="gnd-iwgdh3b"/>
          <w:rFonts w:ascii="Lucida Console" w:hAnsi="Lucida Console"/>
          <w:color w:val="F8F8F2"/>
          <w:bdr w:val="none" w:sz="0" w:space="0" w:color="auto" w:frame="1"/>
        </w:rPr>
        <w:t>non_</w:t>
      </w:r>
      <w:proofErr w:type="gramStart"/>
      <w:r>
        <w:rPr>
          <w:rStyle w:val="gnd-iwgdh3b"/>
          <w:rFonts w:ascii="Lucida Console" w:hAnsi="Lucida Console"/>
          <w:color w:val="F8F8F2"/>
          <w:bdr w:val="none" w:sz="0" w:space="0" w:color="auto" w:frame="1"/>
        </w:rPr>
        <w:t>linear</w:t>
      </w:r>
      <w:proofErr w:type="spellEnd"/>
      <w:r>
        <w:rPr>
          <w:rStyle w:val="gnd-iwgdh3b"/>
          <w:rFonts w:ascii="Lucida Console" w:hAnsi="Lucida Console"/>
          <w:color w:val="F8F8F2"/>
          <w:bdr w:val="none" w:sz="0" w:space="0" w:color="auto" w:frame="1"/>
        </w:rPr>
        <w:t xml:space="preserve">)   </w:t>
      </w:r>
      <w:proofErr w:type="gramEnd"/>
      <w:r>
        <w:rPr>
          <w:rStyle w:val="gnd-iwgdh3b"/>
          <w:rFonts w:ascii="Lucida Console" w:hAnsi="Lucida Console"/>
          <w:color w:val="F8F8F2"/>
          <w:bdr w:val="none" w:sz="0" w:space="0" w:color="auto" w:frame="1"/>
        </w:rPr>
        <w:t xml:space="preserve">     0.0743 0.0171  26479   0.0409   0.1078</w:t>
      </w:r>
    </w:p>
    <w:p w14:paraId="0E8B41D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4451 0.0172  26706  -0.4788  -0.4114</w:t>
      </w:r>
    </w:p>
    <w:p w14:paraId="0F68B3CA"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 </w:t>
      </w:r>
      <w:proofErr w:type="gramStart"/>
      <w:r>
        <w:rPr>
          <w:rStyle w:val="gnd-iwgdh3b"/>
          <w:rFonts w:ascii="Lucida Console" w:hAnsi="Lucida Console"/>
          <w:color w:val="F8F8F2"/>
          <w:bdr w:val="none" w:sz="0" w:space="0" w:color="auto" w:frame="1"/>
        </w:rPr>
        <w:t xml:space="preserve">standard)   </w:t>
      </w:r>
      <w:proofErr w:type="gramEnd"/>
      <w:r>
        <w:rPr>
          <w:rStyle w:val="gnd-iwgdh3b"/>
          <w:rFonts w:ascii="Lucida Console" w:hAnsi="Lucida Console"/>
          <w:color w:val="F8F8F2"/>
          <w:bdr w:val="none" w:sz="0" w:space="0" w:color="auto" w:frame="1"/>
        </w:rPr>
        <w:t xml:space="preserve">  -0.5194 0.0172  27349  -0.5532  -0.4856</w:t>
      </w:r>
    </w:p>
    <w:p w14:paraId="51176E8A" w14:textId="77777777" w:rsidR="006F26AD" w:rsidRDefault="006F26AD"/>
    <w:p w14:paraId="3EB31CC9" w14:textId="2E29C1AB" w:rsidR="008248E3" w:rsidRDefault="008248E3">
      <w:r>
        <w:t xml:space="preserve">Further, hypothesis 2, that the nonlinear decay function will have the significantly lowest error rate was supported. </w:t>
      </w:r>
    </w:p>
    <w:p w14:paraId="36458DD1" w14:textId="5FABFD1F" w:rsidR="008248E3" w:rsidRDefault="008248E3">
      <w:r>
        <w:t>INSERT EFFECT SIZE SENTENCES</w:t>
      </w:r>
    </w:p>
    <w:p w14:paraId="31D49F6A" w14:textId="407CC01B" w:rsidR="00DA023D" w:rsidRDefault="008248E3">
      <w:r>
        <w:t xml:space="preserve">However, hypothesis 3, that the inverted nonlinear decay condition will have the highest error rate was not supported. </w:t>
      </w:r>
      <w:r w:rsidR="00E54FB6">
        <w:t xml:space="preserve"> </w:t>
      </w:r>
    </w:p>
    <w:p w14:paraId="35CE7D18" w14:textId="3243C008" w:rsidR="007B6351" w:rsidRDefault="008248E3">
      <w:r>
        <w:t>INSERT EFFECT SIZE SENTENCES</w:t>
      </w:r>
    </w:p>
    <w:p w14:paraId="0C2E02F0" w14:textId="0DF09C58" w:rsidR="000869E0" w:rsidRDefault="0036524D">
      <w:pPr>
        <w:rPr>
          <w:b/>
          <w:bCs/>
        </w:rPr>
      </w:pPr>
      <w:r w:rsidRPr="0036524D">
        <w:rPr>
          <w:b/>
          <w:bCs/>
        </w:rPr>
        <w:t>Additional Models</w:t>
      </w:r>
      <w:r w:rsidR="000869E0" w:rsidRPr="0036524D">
        <w:rPr>
          <w:b/>
          <w:bCs/>
        </w:rPr>
        <w:t xml:space="preserve"> </w:t>
      </w:r>
      <w:r w:rsidR="003505BF" w:rsidRPr="0036524D">
        <w:rPr>
          <w:b/>
          <w:bCs/>
        </w:rPr>
        <w:t xml:space="preserve"> </w:t>
      </w:r>
    </w:p>
    <w:p w14:paraId="2B325DAC" w14:textId="0F6BB678" w:rsidR="00E54FB6" w:rsidRPr="00F92531" w:rsidRDefault="008248E3">
      <w:r w:rsidRPr="00F92531">
        <w:t xml:space="preserve">Finally, in convention with strain et al. (2023), it is interesting to conduct exploratory model building to assess whether various other variables can improve on the final model performance. For instance, Strain et al. (2023) assessed whether training effects (first half of experiment vs second half of experiment) influenced the model. While they found no model improvements, it is worthwhile to assess whether similar factors can improve the current </w:t>
      </w:r>
      <w:r w:rsidR="00F92531" w:rsidRPr="00F92531">
        <w:t>model’s</w:t>
      </w:r>
      <w:r w:rsidRPr="00F92531">
        <w:t xml:space="preserve"> performance.</w:t>
      </w:r>
    </w:p>
    <w:p w14:paraId="41B40CAC" w14:textId="68D2425A" w:rsidR="008248E3" w:rsidRDefault="008248E3">
      <w:pPr>
        <w:rPr>
          <w:b/>
          <w:bCs/>
        </w:rPr>
      </w:pPr>
      <w:r>
        <w:rPr>
          <w:b/>
          <w:bCs/>
        </w:rPr>
        <w:t>Literacy</w:t>
      </w:r>
    </w:p>
    <w:p w14:paraId="52B6600C" w14:textId="019FD9A3" w:rsidR="00CA055F" w:rsidRDefault="00F92531" w:rsidP="00CA055F">
      <w:r>
        <w:t xml:space="preserve">First, like Strain et al. (2023), a model with the addition of graph literacy was built and compared against the </w:t>
      </w:r>
      <w:r w:rsidR="002D1C15">
        <w:t>size model</w:t>
      </w:r>
      <w:r>
        <w:t>.</w:t>
      </w:r>
      <w:r w:rsidR="0083660E">
        <w:t xml:space="preserve"> Unlike Strain, however, who produced a graph literacy model with an additive </w:t>
      </w:r>
      <w:r w:rsidR="0083660E">
        <w:lastRenderedPageBreak/>
        <w:t xml:space="preserve">term using </w:t>
      </w:r>
      <w:proofErr w:type="spellStart"/>
      <w:r w:rsidR="0083660E">
        <w:t>buildmers</w:t>
      </w:r>
      <w:proofErr w:type="spellEnd"/>
      <w:r w:rsidR="0083660E">
        <w:t xml:space="preserve"> </w:t>
      </w:r>
      <w:proofErr w:type="spellStart"/>
      <w:proofErr w:type="gramStart"/>
      <w:r w:rsidR="0083660E">
        <w:t>add.terms</w:t>
      </w:r>
      <w:proofErr w:type="spellEnd"/>
      <w:proofErr w:type="gramEnd"/>
      <w:r w:rsidR="0083660E">
        <w:t xml:space="preserve"> function, e.g., condition + literacy, we implemented an interaction model: condition*literacy. The literacy model explained significantly more variance than the size model, X2 (</w:t>
      </w:r>
      <w:r w:rsidR="00CA055F">
        <w:t>4) = 35.626, p &lt; .001. Figure X reveals that as graph literacy increases, the conditions each reduce in error.</w:t>
      </w:r>
      <w:r w:rsidR="00F43C1A">
        <w:t xml:space="preserve"> However, as the figure demonstrates, there are clear differences between conditions at lower</w:t>
      </w:r>
      <w:r w:rsidR="00542520">
        <w:t>-to-medium graph literacy levels.</w:t>
      </w:r>
      <w:r w:rsidR="00CA055F">
        <w:t xml:space="preserve"> Further, the interaction appears to be driven by two non-significant findings when comparing the fitted slopes of each condition. First, non-linear, while boasting a lower mean error rate, was not significantly different when compared to linear. Further, linear was not significantly different to the inverted condition.</w:t>
      </w:r>
      <w:r w:rsidR="00542520">
        <w:t xml:space="preserve"> These two non-significant findings appear to be catalysed by higher-scoring graph literacy participants.</w:t>
      </w:r>
      <w:r w:rsidR="00CA055F">
        <w:t xml:space="preserve"> Lastly, while there are two non-significant findings, all the other comparisons remain significant.</w:t>
      </w:r>
    </w:p>
    <w:p w14:paraId="3E078D8C" w14:textId="2DCC9379" w:rsidR="00CA055F" w:rsidRPr="00CA055F" w:rsidRDefault="00CA055F" w:rsidP="00CA055F">
      <w:r>
        <w:t>NOTE: WILL IMPROVE THIS GRAPH</w:t>
      </w:r>
    </w:p>
    <w:p w14:paraId="65E1719D" w14:textId="2F335150" w:rsidR="00CA055F" w:rsidRDefault="00CA055F">
      <w:pPr>
        <w:rPr>
          <w:b/>
          <w:bCs/>
        </w:rPr>
      </w:pPr>
      <w:r>
        <w:rPr>
          <w:b/>
          <w:bCs/>
          <w:noProof/>
        </w:rPr>
        <w:drawing>
          <wp:inline distT="0" distB="0" distL="0" distR="0" wp14:anchorId="5EC32960" wp14:editId="7C06EC51">
            <wp:extent cx="5731510" cy="3716655"/>
            <wp:effectExtent l="0" t="0" r="2540" b="0"/>
            <wp:docPr id="152732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2980" name="Picture 152732980"/>
                    <pic:cNvPicPr/>
                  </pic:nvPicPr>
                  <pic:blipFill>
                    <a:blip r:embed="rId7">
                      <a:extLst>
                        <a:ext uri="{28A0092B-C50C-407E-A947-70E740481C1C}">
                          <a14:useLocalDpi xmlns:a14="http://schemas.microsoft.com/office/drawing/2010/main" val="0"/>
                        </a:ext>
                      </a:extLst>
                    </a:blip>
                    <a:stretch>
                      <a:fillRect/>
                    </a:stretch>
                  </pic:blipFill>
                  <pic:spPr>
                    <a:xfrm>
                      <a:off x="0" y="0"/>
                      <a:ext cx="5731510" cy="3716655"/>
                    </a:xfrm>
                    <a:prstGeom prst="rect">
                      <a:avLst/>
                    </a:prstGeom>
                  </pic:spPr>
                </pic:pic>
              </a:graphicData>
            </a:graphic>
          </wp:inline>
        </w:drawing>
      </w:r>
    </w:p>
    <w:p w14:paraId="63836722" w14:textId="3AF50C30" w:rsidR="006F26AD" w:rsidRDefault="008248E3">
      <w:pPr>
        <w:rPr>
          <w:b/>
          <w:bCs/>
        </w:rPr>
      </w:pPr>
      <w:r>
        <w:rPr>
          <w:b/>
          <w:bCs/>
        </w:rPr>
        <w:t>Training</w:t>
      </w:r>
    </w:p>
    <w:p w14:paraId="13078BA7" w14:textId="0F78565A" w:rsidR="00F929BC" w:rsidRDefault="00F929BC">
      <w:pPr>
        <w:rPr>
          <w:b/>
          <w:bCs/>
        </w:rPr>
      </w:pPr>
      <w:proofErr w:type="gramStart"/>
      <w:r>
        <w:rPr>
          <w:b/>
          <w:bCs/>
        </w:rPr>
        <w:t>Similar to</w:t>
      </w:r>
      <w:proofErr w:type="gramEnd"/>
      <w:r>
        <w:rPr>
          <w:b/>
          <w:bCs/>
        </w:rPr>
        <w:t xml:space="preserve"> Strain et al. (2023), we built a model whereby the variable of training was implemented. This meant that the number of trials were split in half to assess whether training effects of the practice and example trials influenced correlation perception. Unlike Strain et al. (2023) an interaction model was built, condition * training. This model did not explain significantly more variance than the size model, X2 (4) = 3.4896, p = .4795.</w:t>
      </w:r>
    </w:p>
    <w:p w14:paraId="6463825B" w14:textId="169580E8" w:rsidR="006F26AD" w:rsidRDefault="001C329E">
      <w:pPr>
        <w:rPr>
          <w:b/>
          <w:bCs/>
        </w:rPr>
      </w:pPr>
      <w:r>
        <w:rPr>
          <w:b/>
          <w:bCs/>
        </w:rPr>
        <w:t>Dot pitch</w:t>
      </w:r>
    </w:p>
    <w:p w14:paraId="2A942F78" w14:textId="14B3486D" w:rsidR="006F26AD" w:rsidRPr="0065025F" w:rsidRDefault="00091127">
      <w:r w:rsidRPr="00091127">
        <w:t>As this study was able to measure dot pitch</w:t>
      </w:r>
      <w:r>
        <w:t>, it is interesting to examine whether this variable influenced response estimates. A model containing the</w:t>
      </w:r>
      <w:r w:rsidR="00B11366">
        <w:t xml:space="preserve"> </w:t>
      </w:r>
      <w:r>
        <w:t>interactive dot pitch variable was compared to the size model. The</w:t>
      </w:r>
      <w:r w:rsidR="00B11366">
        <w:t xml:space="preserve"> dot pitch model explained significantly more variance than the size model</w:t>
      </w:r>
      <w:r>
        <w:t>, X2 (</w:t>
      </w:r>
      <w:r w:rsidR="00B11366">
        <w:t>4</w:t>
      </w:r>
      <w:r>
        <w:t xml:space="preserve">) = </w:t>
      </w:r>
      <w:r w:rsidR="00B11366">
        <w:t>34.183</w:t>
      </w:r>
      <w:r>
        <w:t xml:space="preserve">, p </w:t>
      </w:r>
      <w:r w:rsidR="00B11366">
        <w:t>&lt; .001</w:t>
      </w:r>
      <w:r w:rsidR="00D91CE1">
        <w:t xml:space="preserve">, </w:t>
      </w:r>
      <w:r w:rsidR="00333FBE">
        <w:t>whereas it was not significantly different from the</w:t>
      </w:r>
      <w:r w:rsidR="00D91CE1">
        <w:t xml:space="preserve"> literacy model</w:t>
      </w:r>
      <w:r w:rsidR="00F43C1A">
        <w:t xml:space="preserve"> as both log-likelihoods were 16946</w:t>
      </w:r>
      <w:r w:rsidR="00D91CE1">
        <w:t>, X2(</w:t>
      </w:r>
      <w:r w:rsidR="00333FBE">
        <w:t>1</w:t>
      </w:r>
      <w:r w:rsidR="00D91CE1">
        <w:t>) = 0, p = 1</w:t>
      </w:r>
      <w:r>
        <w:t xml:space="preserve">. </w:t>
      </w:r>
      <w:r w:rsidR="00F43C1A">
        <w:t xml:space="preserve">Interestingly, </w:t>
      </w:r>
      <w:r>
        <w:t xml:space="preserve"> </w:t>
      </w:r>
    </w:p>
    <w:p w14:paraId="2C348F03" w14:textId="5FC2A9E7" w:rsidR="008248E3" w:rsidRDefault="001C329E">
      <w:pPr>
        <w:rPr>
          <w:b/>
          <w:bCs/>
        </w:rPr>
      </w:pPr>
      <w:r>
        <w:rPr>
          <w:b/>
          <w:bCs/>
        </w:rPr>
        <w:t>Levels of objective R</w:t>
      </w:r>
    </w:p>
    <w:p w14:paraId="2B663EF9" w14:textId="15E6B60A" w:rsidR="001158AD" w:rsidRDefault="001F616F">
      <w:pPr>
        <w:rPr>
          <w:b/>
          <w:bCs/>
        </w:rPr>
      </w:pPr>
      <w:r>
        <w:rPr>
          <w:b/>
          <w:bCs/>
        </w:rPr>
        <w:lastRenderedPageBreak/>
        <w:t>A final model to assess the experiment is to include the objective r values as categories to assess whether the nonlinear decay function is consistent throughout the levels</w:t>
      </w:r>
      <w:r w:rsidR="00044069">
        <w:rPr>
          <w:b/>
          <w:bCs/>
        </w:rPr>
        <w:t xml:space="preserve"> of objective r</w:t>
      </w:r>
      <w:r>
        <w:rPr>
          <w:b/>
          <w:bCs/>
        </w:rPr>
        <w:t xml:space="preserve">. The objective r values were transformed into categories where .2-.39 was weak, .4-.59 was moderate, and .6+ was strong. </w:t>
      </w:r>
      <w:r w:rsidR="00972327">
        <w:rPr>
          <w:b/>
          <w:bCs/>
        </w:rPr>
        <w:t>Sum contrast coding was set on condition and r value category using the stats package.</w:t>
      </w:r>
      <w:r w:rsidR="001158AD">
        <w:rPr>
          <w:b/>
          <w:bCs/>
        </w:rPr>
        <w:t xml:space="preserve"> This is because the mixed model used is implemented as an improvement of a factorial ANOVA. To correctly interpret a mixed model being used for this purpose such as examining main effects and interactions, sum coding should be used </w:t>
      </w:r>
      <w:r w:rsidR="001158AD">
        <w:rPr>
          <w:b/>
          <w:bCs/>
        </w:rPr>
        <w:fldChar w:fldCharType="begin"/>
      </w:r>
      <w:r w:rsidR="001158AD">
        <w:rPr>
          <w:b/>
          <w:bCs/>
        </w:rPr>
        <w:instrText xml:space="preserve"> ADDIN ZOTERO_ITEM CSL_CITATION {"citationID":"keKfGD0T","properties":{"formattedCitation":"(Brehm &amp; Alday, 2022)","plainCitation":"(Brehm &amp; Alday, 2022)","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schema":"https://github.com/citation-style-language/schema/raw/master/csl-citation.json"} </w:instrText>
      </w:r>
      <w:r w:rsidR="001158AD">
        <w:rPr>
          <w:b/>
          <w:bCs/>
        </w:rPr>
        <w:fldChar w:fldCharType="separate"/>
      </w:r>
      <w:r w:rsidR="001158AD" w:rsidRPr="001158AD">
        <w:rPr>
          <w:rFonts w:ascii="Calibri" w:hAnsi="Calibri" w:cs="Calibri"/>
        </w:rPr>
        <w:t>(Brehm &amp; Alday, 2022)</w:t>
      </w:r>
      <w:r w:rsidR="001158AD">
        <w:rPr>
          <w:b/>
          <w:bCs/>
        </w:rPr>
        <w:fldChar w:fldCharType="end"/>
      </w:r>
      <w:r w:rsidR="001158AD">
        <w:rPr>
          <w:b/>
          <w:bCs/>
        </w:rPr>
        <w:t xml:space="preserve">. Otherwise, it is not uncommon to misinterpret simple effects as main effects </w:t>
      </w:r>
      <w:r w:rsidR="001158AD">
        <w:rPr>
          <w:b/>
          <w:bCs/>
        </w:rPr>
        <w:fldChar w:fldCharType="begin"/>
      </w:r>
      <w:r w:rsidR="001158AD">
        <w:rPr>
          <w:b/>
          <w:bCs/>
        </w:rPr>
        <w:instrText xml:space="preserve"> ADDIN ZOTERO_ITEM CSL_CITATION {"citationID":"WZSqMzPo","properties":{"formattedCitation":"(Brehm &amp; Alday, 2022; Schad et al., 2020)","plainCitation":"(Brehm &amp; Alday, 2022; Schad et al., 2020)","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id":4506,"uris":["http://zotero.org/users/7306819/items/H7SDIJ9I"],"itemData":{"id":4506,"type":"article-journal","abstract":"Abstract   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 .","container-title":"Journal of Memory and Language","DOI":"10.1016/j.jml.2019.104038","note":"DOI: 10.1016/j.jml.2019.104038\nMAG ID: 2980204175","page":"104038","title":"How to capitalize on a priori contrasts in linear (mixed) models: A tutorial","volume":"110","author":[{"family":"Schad","given":"Daniel J."},{"family":"Vasishth","given":"Shravan"},{"family":"Hohenstein","given":"Sven"},{"family":"Kliegl","given":"Reinhold"}],"issued":{"date-parts":[["2020",2,1]]},"citation-key":"schadHowCapitalizePriori2020"}}],"schema":"https://github.com/citation-style-language/schema/raw/master/csl-citation.json"} </w:instrText>
      </w:r>
      <w:r w:rsidR="001158AD">
        <w:rPr>
          <w:b/>
          <w:bCs/>
        </w:rPr>
        <w:fldChar w:fldCharType="separate"/>
      </w:r>
      <w:r w:rsidR="001158AD" w:rsidRPr="001158AD">
        <w:rPr>
          <w:rFonts w:ascii="Calibri" w:hAnsi="Calibri" w:cs="Calibri"/>
        </w:rPr>
        <w:t>(Brehm &amp; Alday, 2022; Schad et al., 2020)</w:t>
      </w:r>
      <w:r w:rsidR="001158AD">
        <w:rPr>
          <w:b/>
          <w:bCs/>
        </w:rPr>
        <w:fldChar w:fldCharType="end"/>
      </w:r>
      <w:r w:rsidR="001158AD">
        <w:rPr>
          <w:b/>
          <w:bCs/>
        </w:rPr>
        <w:t>.</w:t>
      </w:r>
    </w:p>
    <w:p w14:paraId="1C833ADE" w14:textId="798FB7CD" w:rsidR="008248E3" w:rsidRDefault="001158AD">
      <w:pPr>
        <w:rPr>
          <w:b/>
          <w:bCs/>
        </w:rPr>
      </w:pPr>
      <w:r>
        <w:rPr>
          <w:b/>
          <w:bCs/>
        </w:rPr>
        <w:t>After contrasts were set</w:t>
      </w:r>
      <w:r w:rsidR="00972327">
        <w:rPr>
          <w:b/>
          <w:bCs/>
        </w:rPr>
        <w:t>, an interaction model</w:t>
      </w:r>
      <w:r w:rsidR="006906F9">
        <w:rPr>
          <w:b/>
          <w:bCs/>
        </w:rPr>
        <w:t xml:space="preserve"> of</w:t>
      </w:r>
      <w:r w:rsidR="00972327">
        <w:rPr>
          <w:b/>
          <w:bCs/>
        </w:rPr>
        <w:t xml:space="preserve"> condition * r category was built to assess whether the inclusion of r category would explain significantly more variance than the size model. Indeed, the interaction model did predict significantly more variance, X2 (8) = 855.36, p &lt; .001. </w:t>
      </w:r>
    </w:p>
    <w:p w14:paraId="3EB86D4B" w14:textId="0719D12C" w:rsidR="006F26AD" w:rsidRDefault="00972327">
      <w:pPr>
        <w:rPr>
          <w:b/>
          <w:bCs/>
        </w:rPr>
      </w:pPr>
      <w:r>
        <w:rPr>
          <w:b/>
          <w:bCs/>
        </w:rPr>
        <w:t xml:space="preserve">Corrected pairwise comparisons </w:t>
      </w:r>
      <w:r w:rsidR="00044069">
        <w:rPr>
          <w:b/>
          <w:bCs/>
        </w:rPr>
        <w:t xml:space="preserve">were conducted to assess whether there were significant differences in condition responses at the same objective r category, e.g., linear weak vs standard weak. The results </w:t>
      </w:r>
      <w:r>
        <w:rPr>
          <w:b/>
          <w:bCs/>
        </w:rPr>
        <w:t>suggested that the interaction was being driven at the moderate and strong correlation levels whereby conditions significantly differed.</w:t>
      </w:r>
      <w:r w:rsidR="006906F9">
        <w:rPr>
          <w:b/>
          <w:bCs/>
        </w:rPr>
        <w:t xml:space="preserve"> At the moderate level, all comparisons were significant except for the linear vs non-linear comparison, p = 1.00. Further, at the strong level, all comparisons were significant except for the standard vs inverted comparison, p = 1.00</w:t>
      </w:r>
    </w:p>
    <w:p w14:paraId="64056DB0"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linear moderate - </w:t>
      </w:r>
      <w:proofErr w:type="spellStart"/>
      <w:r>
        <w:rPr>
          <w:rStyle w:val="gnd-iwgdh3b"/>
          <w:rFonts w:ascii="Lucida Console" w:hAnsi="Lucida Console"/>
          <w:color w:val="F8F8F2"/>
          <w:bdr w:val="none" w:sz="0" w:space="0" w:color="auto" w:frame="1"/>
        </w:rPr>
        <w:t>non_linear</w:t>
      </w:r>
      <w:proofErr w:type="spellEnd"/>
      <w:r>
        <w:rPr>
          <w:rStyle w:val="gnd-iwgdh3b"/>
          <w:rFonts w:ascii="Lucida Console" w:hAnsi="Lucida Console"/>
          <w:color w:val="F8F8F2"/>
          <w:bdr w:val="none" w:sz="0" w:space="0" w:color="auto" w:frame="1"/>
        </w:rPr>
        <w:t xml:space="preserve"> moderate    0.00658 0.00441 Inf   </w:t>
      </w:r>
      <w:proofErr w:type="gramStart"/>
      <w:r>
        <w:rPr>
          <w:rStyle w:val="gnd-iwgdh3b"/>
          <w:rFonts w:ascii="Lucida Console" w:hAnsi="Lucida Console"/>
          <w:color w:val="F8F8F2"/>
          <w:bdr w:val="none" w:sz="0" w:space="0" w:color="auto" w:frame="1"/>
        </w:rPr>
        <w:t>1.492  1.0000</w:t>
      </w:r>
      <w:proofErr w:type="gramEnd"/>
    </w:p>
    <w:p w14:paraId="3D7F8D71"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inverted strong - standard strong       -0.00598 0.00303 </w:t>
      </w:r>
      <w:proofErr w:type="gramStart"/>
      <w:r>
        <w:rPr>
          <w:rStyle w:val="gnd-iwgdh3b"/>
          <w:rFonts w:ascii="Lucida Console" w:hAnsi="Lucida Console"/>
          <w:color w:val="F8F8F2"/>
          <w:bdr w:val="none" w:sz="0" w:space="0" w:color="auto" w:frame="1"/>
        </w:rPr>
        <w:t>Inf  -</w:t>
      </w:r>
      <w:proofErr w:type="gramEnd"/>
      <w:r>
        <w:rPr>
          <w:rStyle w:val="gnd-iwgdh3b"/>
          <w:rFonts w:ascii="Lucida Console" w:hAnsi="Lucida Console"/>
          <w:color w:val="F8F8F2"/>
          <w:bdr w:val="none" w:sz="0" w:space="0" w:color="auto" w:frame="1"/>
        </w:rPr>
        <w:t>1.975  1.0000</w:t>
      </w:r>
    </w:p>
    <w:p w14:paraId="41C8BEEC" w14:textId="77777777" w:rsidR="006F26AD" w:rsidRDefault="006F26AD">
      <w:pPr>
        <w:rPr>
          <w:b/>
          <w:bCs/>
        </w:rPr>
      </w:pPr>
    </w:p>
    <w:p w14:paraId="3F389325" w14:textId="77777777" w:rsidR="006F26AD" w:rsidRDefault="006F26AD">
      <w:pPr>
        <w:rPr>
          <w:b/>
          <w:bCs/>
        </w:rPr>
      </w:pPr>
    </w:p>
    <w:p w14:paraId="2C723C8F" w14:textId="48B752BD" w:rsidR="00972327" w:rsidRDefault="00972327">
      <w:pPr>
        <w:rPr>
          <w:b/>
          <w:bCs/>
        </w:rPr>
      </w:pPr>
      <w:r>
        <w:rPr>
          <w:b/>
          <w:bCs/>
        </w:rPr>
        <w:t xml:space="preserve"> Interestingly, at the weak level, </w:t>
      </w:r>
      <w:r w:rsidR="006906F9">
        <w:rPr>
          <w:b/>
          <w:bCs/>
        </w:rPr>
        <w:t>all comparisons were insignificant</w:t>
      </w:r>
      <w:r>
        <w:rPr>
          <w:b/>
          <w:bCs/>
        </w:rPr>
        <w:t>.</w:t>
      </w:r>
      <w:r w:rsidR="00044069">
        <w:rPr>
          <w:b/>
          <w:bCs/>
        </w:rPr>
        <w:t xml:space="preserve"> </w:t>
      </w:r>
    </w:p>
    <w:p w14:paraId="38F76A37" w14:textId="1F54AB17" w:rsidR="00E54FB6" w:rsidRDefault="006F26AD" w:rsidP="00E54FB6">
      <w:pPr>
        <w:rPr>
          <w:b/>
          <w:bCs/>
        </w:rPr>
      </w:pPr>
      <w:r>
        <w:rPr>
          <w:b/>
          <w:bCs/>
        </w:rPr>
        <w:t xml:space="preserve">Estimated marginal means </w:t>
      </w:r>
      <w:proofErr w:type="gramStart"/>
      <w:r>
        <w:rPr>
          <w:b/>
          <w:bCs/>
        </w:rPr>
        <w:t>table</w:t>
      </w:r>
      <w:proofErr w:type="gramEnd"/>
    </w:p>
    <w:p w14:paraId="3842F8F7"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proofErr w:type="gramStart"/>
      <w:r w:rsidRPr="006F26AD">
        <w:rPr>
          <w:rStyle w:val="gnd-iwgdh3b"/>
          <w:rFonts w:ascii="Arial" w:hAnsi="Arial" w:cs="Arial"/>
          <w:bdr w:val="none" w:sz="0" w:space="0" w:color="auto" w:frame="1"/>
        </w:rPr>
        <w:t xml:space="preserve">condition  </w:t>
      </w:r>
      <w:proofErr w:type="spellStart"/>
      <w:r w:rsidRPr="006F26AD">
        <w:rPr>
          <w:rStyle w:val="gnd-iwgdh3b"/>
          <w:rFonts w:ascii="Arial" w:hAnsi="Arial" w:cs="Arial"/>
          <w:bdr w:val="none" w:sz="0" w:space="0" w:color="auto" w:frame="1"/>
        </w:rPr>
        <w:t>r</w:t>
      </w:r>
      <w:proofErr w:type="gramEnd"/>
      <w:r w:rsidRPr="006F26AD">
        <w:rPr>
          <w:rStyle w:val="gnd-iwgdh3b"/>
          <w:rFonts w:ascii="Arial" w:hAnsi="Arial" w:cs="Arial"/>
          <w:bdr w:val="none" w:sz="0" w:space="0" w:color="auto" w:frame="1"/>
        </w:rPr>
        <w:t>_cat</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emmean</w:t>
      </w:r>
      <w:proofErr w:type="spellEnd"/>
      <w:r w:rsidRPr="006F26AD">
        <w:rPr>
          <w:rStyle w:val="gnd-iwgdh3b"/>
          <w:rFonts w:ascii="Arial" w:hAnsi="Arial" w:cs="Arial"/>
          <w:bdr w:val="none" w:sz="0" w:space="0" w:color="auto" w:frame="1"/>
        </w:rPr>
        <w:t xml:space="preserve">     SE  </w:t>
      </w:r>
      <w:proofErr w:type="spellStart"/>
      <w:r w:rsidRPr="006F26AD">
        <w:rPr>
          <w:rStyle w:val="gnd-iwgdh3b"/>
          <w:rFonts w:ascii="Arial" w:hAnsi="Arial" w:cs="Arial"/>
          <w:bdr w:val="none" w:sz="0" w:space="0" w:color="auto" w:frame="1"/>
        </w:rPr>
        <w:t>df</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asymp.LCL</w:t>
      </w:r>
      <w:proofErr w:type="spellEnd"/>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asymp.UCL</w:t>
      </w:r>
      <w:proofErr w:type="spellEnd"/>
    </w:p>
    <w:p w14:paraId="7C55FEEF"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weak     0.2154 0.0113 Inf    0.1932     0.238</w:t>
      </w:r>
    </w:p>
    <w:p w14:paraId="0A22038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weak     0.2297 0.0113 Inf    0.2075     0.252</w:t>
      </w:r>
    </w:p>
    <w:p w14:paraId="55EEDAEA"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weak     0.2205 0.0113 Inf    0.1982     0.243</w:t>
      </w:r>
    </w:p>
    <w:p w14:paraId="475120AB"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weak     0.2197 0.0113 Inf    0.1975     0.242</w:t>
      </w:r>
    </w:p>
    <w:p w14:paraId="0E5F1BE9"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moderate 0.1914 0.0157 Inf    0.1607     0.222</w:t>
      </w:r>
    </w:p>
    <w:p w14:paraId="71BE80AD"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moderate 0.1674 0.0157 Inf    0.1366     0.198</w:t>
      </w:r>
    </w:p>
    <w:p w14:paraId="345B4E2E"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moderate 0.1608 0.0157 Inf    0.1300     0.192</w:t>
      </w:r>
    </w:p>
    <w:p w14:paraId="2DD312C1"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moderate 0.2264 0.0157 Inf    0.1956     0.257</w:t>
      </w:r>
    </w:p>
    <w:p w14:paraId="15833A00"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strong   0.1835 0.0104 Inf    0.1631     0.204</w:t>
      </w:r>
    </w:p>
    <w:p w14:paraId="6654DB34"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strong   0.1016 0.0104 Inf    0.0812     0.122</w:t>
      </w:r>
    </w:p>
    <w:p w14:paraId="606A457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w:t>
      </w:r>
      <w:proofErr w:type="spellStart"/>
      <w:r w:rsidRPr="006F26AD">
        <w:rPr>
          <w:rStyle w:val="gnd-iwgdh3b"/>
          <w:rFonts w:ascii="Arial" w:hAnsi="Arial" w:cs="Arial"/>
          <w:bdr w:val="none" w:sz="0" w:space="0" w:color="auto" w:frame="1"/>
        </w:rPr>
        <w:t>non_linear</w:t>
      </w:r>
      <w:proofErr w:type="spellEnd"/>
      <w:r w:rsidRPr="006F26AD">
        <w:rPr>
          <w:rStyle w:val="gnd-iwgdh3b"/>
          <w:rFonts w:ascii="Arial" w:hAnsi="Arial" w:cs="Arial"/>
          <w:bdr w:val="none" w:sz="0" w:space="0" w:color="auto" w:frame="1"/>
        </w:rPr>
        <w:t xml:space="preserve"> strong   0.0906 0.0104 Inf    0.0702     0.111</w:t>
      </w:r>
    </w:p>
    <w:p w14:paraId="67F89FF4" w14:textId="77777777" w:rsidR="006F26AD" w:rsidRPr="006F26AD" w:rsidRDefault="006F26AD" w:rsidP="006F26AD">
      <w:pPr>
        <w:pStyle w:val="HTMLPreformatted"/>
        <w:shd w:val="clear" w:color="auto" w:fill="FFFFFF" w:themeFill="background1"/>
        <w:wordWrap w:val="0"/>
        <w:rPr>
          <w:rFonts w:ascii="Arial" w:hAnsi="Arial" w:cs="Arial"/>
        </w:rPr>
      </w:pPr>
      <w:r w:rsidRPr="006F26AD">
        <w:rPr>
          <w:rStyle w:val="gnd-iwgdh3b"/>
          <w:rFonts w:ascii="Arial" w:hAnsi="Arial" w:cs="Arial"/>
          <w:bdr w:val="none" w:sz="0" w:space="0" w:color="auto" w:frame="1"/>
        </w:rPr>
        <w:t xml:space="preserve"> standard   strong   0.1895 0.0104 Inf    0.1692     0.210</w:t>
      </w:r>
    </w:p>
    <w:p w14:paraId="2B8C1B13" w14:textId="77777777" w:rsidR="00E54FB6" w:rsidRPr="006F26AD" w:rsidRDefault="00E54FB6">
      <w:pPr>
        <w:rPr>
          <w:rFonts w:ascii="Arial" w:hAnsi="Arial" w:cs="Arial"/>
          <w:b/>
          <w:bCs/>
        </w:rPr>
      </w:pPr>
    </w:p>
    <w:p w14:paraId="49F04880" w14:textId="4222C583" w:rsidR="006F26AD" w:rsidRDefault="00091127">
      <w:pPr>
        <w:rPr>
          <w:b/>
          <w:bCs/>
        </w:rPr>
      </w:pPr>
      <w:r>
        <w:rPr>
          <w:b/>
          <w:bCs/>
        </w:rPr>
        <w:t>Maybe add effect sizes as wel</w:t>
      </w:r>
      <w:r w:rsidR="001158AD">
        <w:rPr>
          <w:b/>
          <w:bCs/>
        </w:rPr>
        <w:t>l in paragraph</w:t>
      </w:r>
    </w:p>
    <w:p w14:paraId="63CB539C" w14:textId="77777777" w:rsidR="006F26AD" w:rsidRDefault="006F26AD">
      <w:pPr>
        <w:rPr>
          <w:b/>
          <w:bCs/>
        </w:rPr>
      </w:pPr>
    </w:p>
    <w:p w14:paraId="3DB67A68" w14:textId="77777777" w:rsidR="006F26AD" w:rsidRDefault="006F26AD">
      <w:pPr>
        <w:rPr>
          <w:b/>
          <w:bCs/>
        </w:rPr>
      </w:pPr>
    </w:p>
    <w:p w14:paraId="7A4B7CDD" w14:textId="5A7C592B" w:rsidR="00091127" w:rsidRDefault="00091127">
      <w:pPr>
        <w:rPr>
          <w:b/>
          <w:bCs/>
        </w:rPr>
      </w:pPr>
      <w:r>
        <w:rPr>
          <w:b/>
          <w:bCs/>
        </w:rPr>
        <w:t>Discussion structure</w:t>
      </w:r>
    </w:p>
    <w:p w14:paraId="117C5F4E" w14:textId="77777777" w:rsidR="00091127" w:rsidRDefault="00091127">
      <w:pPr>
        <w:rPr>
          <w:b/>
          <w:bCs/>
        </w:rPr>
      </w:pPr>
    </w:p>
    <w:p w14:paraId="01B6F1E4" w14:textId="1D9F7FBF" w:rsidR="00091127" w:rsidRPr="00344D3D" w:rsidRDefault="00091127">
      <w:r>
        <w:rPr>
          <w:b/>
          <w:bCs/>
        </w:rPr>
        <w:t>Hypotheses</w:t>
      </w:r>
    </w:p>
    <w:p w14:paraId="7BB4D114" w14:textId="26FE637F" w:rsidR="007038A6" w:rsidRPr="00344D3D" w:rsidRDefault="006906F9">
      <w:r w:rsidRPr="00344D3D">
        <w:lastRenderedPageBreak/>
        <w:t>Overall, the study adds to prior literature via supporting and rejecting several hypotheses</w:t>
      </w:r>
      <w:r w:rsidR="00C325F6" w:rsidRPr="00344D3D">
        <w:t xml:space="preserve">; specifically, </w:t>
      </w:r>
      <w:r w:rsidRPr="00344D3D">
        <w:t xml:space="preserve">First, H1 was supported. Size as a fixed effect explained significantly more variance than a null model without size. Thus, this suggests that the </w:t>
      </w:r>
      <w:r w:rsidR="00C325F6" w:rsidRPr="00344D3D">
        <w:t>experiment was able to provide evidence that the manipulations used in the study did influence correlation estimate error rates. Second, H2 was supported</w:t>
      </w:r>
      <w:r w:rsidR="007038A6" w:rsidRPr="00344D3D">
        <w:t xml:space="preserve">, </w:t>
      </w:r>
      <w:r w:rsidR="00C325F6" w:rsidRPr="00344D3D">
        <w:t>we found that the nonlinear decay transformation provided the lowest error rates among conditions. This suggests that the nonlinear decay condition facilitated participants to provide more accurate estimations of correlations when compared to the other conditions. Finally, H3 was not supported. The inverted nonlinear condition did not have the highest error rates - the standard dot plot size condition did.</w:t>
      </w:r>
    </w:p>
    <w:p w14:paraId="5A4D8013" w14:textId="79AC86CC" w:rsidR="007038A6" w:rsidRPr="00344D3D" w:rsidRDefault="007038A6">
      <w:proofErr w:type="gramStart"/>
      <w:r w:rsidRPr="00344D3D">
        <w:t>With regard to</w:t>
      </w:r>
      <w:proofErr w:type="gramEnd"/>
      <w:r w:rsidRPr="00344D3D">
        <w:t xml:space="preserve"> the mentioned hypotheses, results can be compared to Strain et al. (2023). This is because we implemented similar methodolog</w:t>
      </w:r>
      <w:r w:rsidR="00B279F6" w:rsidRPr="00344D3D">
        <w:t>ies</w:t>
      </w:r>
      <w:r w:rsidRPr="00344D3D">
        <w:t xml:space="preserve"> and hypotheses to Strain. Like Strain, the analyses supported H1 and H2. </w:t>
      </w:r>
      <w:r w:rsidR="00B279F6" w:rsidRPr="00344D3D">
        <w:t xml:space="preserve">Thus, the claim that the nonlinear transformation improves correlation estimation is further strengthened. </w:t>
      </w:r>
      <w:r w:rsidRPr="00344D3D">
        <w:t xml:space="preserve">However, we did not find support for H3, whereas Strain found evidence that the inverted nonlinear decay condition was the worst performing condition. This discrepancy could be explained </w:t>
      </w:r>
      <w:proofErr w:type="gramStart"/>
      <w:r w:rsidRPr="00344D3D">
        <w:t>by the use of</w:t>
      </w:r>
      <w:proofErr w:type="gramEnd"/>
      <w:r w:rsidRPr="00344D3D">
        <w:t xml:space="preserve"> a different point encoding modification. From the results of our study, it can be supposed th</w:t>
      </w:r>
      <w:r w:rsidR="00B279F6" w:rsidRPr="00344D3D">
        <w:t xml:space="preserve">at when compared to the standard dot size, variations of nonlinear and linear transformations to the size of the dots improve correlation perception. On the other hand, reducing opacity closer to the regression line appears to reduce performance.  </w:t>
      </w:r>
    </w:p>
    <w:p w14:paraId="03F1CC28" w14:textId="135D8EDB" w:rsidR="00867D05" w:rsidRPr="00344D3D" w:rsidRDefault="00867D05">
      <w:r w:rsidRPr="00344D3D">
        <w:t>ADD MORE LITERATURE HERE……</w:t>
      </w:r>
    </w:p>
    <w:p w14:paraId="535323F9" w14:textId="4CD650A1" w:rsidR="00F43C1A" w:rsidRPr="00344D3D" w:rsidRDefault="008F23C0">
      <w:r w:rsidRPr="00344D3D">
        <w:t>EXPLORATORY ANALYSIS JUSTIFICATION</w:t>
      </w:r>
    </w:p>
    <w:p w14:paraId="4D60D67B" w14:textId="346915A9" w:rsidR="00AE2B10" w:rsidRPr="00344D3D" w:rsidRDefault="00CD637D">
      <w:r w:rsidRPr="00344D3D">
        <w:t xml:space="preserve">Additionally, like Strain, we performed exploratory </w:t>
      </w:r>
      <w:r w:rsidR="00AE2B10" w:rsidRPr="00344D3D">
        <w:t>model comparisons</w:t>
      </w:r>
      <w:r w:rsidRPr="00344D3D">
        <w:t xml:space="preserve">. </w:t>
      </w:r>
      <w:r w:rsidR="00913BBA" w:rsidRPr="00344D3D">
        <w:t>While these model comparisons can provide interesting and potentially useful insights, caution must be applied. The results from these exploratory analyses are simply that; they are not supported predictions or a priori</w:t>
      </w:r>
      <w:r w:rsidR="00800A50" w:rsidRPr="00344D3D">
        <w:t xml:space="preserve"> (preregistered)</w:t>
      </w:r>
      <w:r w:rsidR="00913BBA" w:rsidRPr="00344D3D">
        <w:t xml:space="preserve"> hypotheses.</w:t>
      </w:r>
      <w:r w:rsidR="0066237D" w:rsidRPr="00344D3D">
        <w:t xml:space="preserve"> While the model comparisons have an inherent hypothesis structure where the alternative hypothesis assumes one model is significantly better than the other, there were no a priori claims of direction.</w:t>
      </w:r>
      <w:r w:rsidR="00913BBA" w:rsidRPr="00344D3D">
        <w:t xml:space="preserve"> </w:t>
      </w:r>
      <w:r w:rsidR="00800A50" w:rsidRPr="00344D3D">
        <w:t xml:space="preserve">Some such as </w:t>
      </w:r>
      <w:proofErr w:type="spellStart"/>
      <w:r w:rsidR="00800A50" w:rsidRPr="00344D3D">
        <w:t>Nosek</w:t>
      </w:r>
      <w:proofErr w:type="spellEnd"/>
      <w:r w:rsidR="00800A50" w:rsidRPr="00344D3D">
        <w:t xml:space="preserve">…. Would argue that these </w:t>
      </w:r>
      <w:r w:rsidR="0066237D" w:rsidRPr="00344D3D">
        <w:t xml:space="preserve">explorative </w:t>
      </w:r>
      <w:r w:rsidR="00800A50" w:rsidRPr="00344D3D">
        <w:t xml:space="preserve">analyses are tentative or less certain than a preregistered hypothesis. However, others like </w:t>
      </w:r>
      <w:r w:rsidR="00800A50" w:rsidRPr="00344D3D">
        <w:fldChar w:fldCharType="begin"/>
      </w:r>
      <w:r w:rsidR="00800A50" w:rsidRPr="00344D3D">
        <w:instrText xml:space="preserve"> ADDIN ZOTERO_ITEM CSL_CITATION {"citationID":"dyezMVuX","properties":{"formattedCitation":"(Rubin &amp; Donkin, 2022)","plainCitation":"(Rubin &amp; Donkin, 2022)","noteIndex":0},"citationItems":[{"id":4919,"uris":["http://zotero.org/users/7306819/items/DCBEKMPQ"],"itemData":{"id":4919,"type":"article-journal","abstract":"Preregistration has been proposed as a useful method for making a publicly verifiable distinction between confirmatory hypothesis tests, which involve planned tests of ante hoc hypotheses, and exploratory hypothesis tests, which involve unplanned tests of post hoc hypotheses. This distinction is thought to be important because it has been proposed that confirmatory hypothesis tests provide more compelling results (less uncertain, less tentative, less open to bias) than exploratory hypothesis tests. In this article, we challenge this proposition and argue that there are several advantages of exploratory hypothesis tests that can make their results more compelling than those of confirmatory hypothesis tests. We also consider some potential disadvantages of exploratory hypothesis tests and conclude that their advantages can outweigh the disadvantages. We conclude that exploratory hypothesis tests avoid researcher commitment and researcher prophecy biases, reduce the probability of data fraud, are more appropriate in the context of unplanned deviations, facilitate inference to the best explanation, and allow peer reviewers to make additional contributions at the data analysis stage. In contrast, confirmatory hypothesis tests may lead to an inappropriate level of confidence in research conclusions, less appropriate analyses in the context of unplanned deviations, and greater bias and errors in theoretical inferences.","container-title":"Philosophical Psychology","ISSN":"0951-5089, 1465-394X","license":"© 2022 The Author(s). Published by Informa UK Limited, trading as Taylor &amp; Francis Group. This is an Open Access article distributed under the terms of the Creative Commons Attribution-NonCommercial-NoDerivatives License (http://creativecommons.org/licenses/by-nc-nd/4.0/), which permits non-commercial re-use, distribution, and reproduction in any medium, provided the original work is properly cited, and is not altered, transformed, or built upon in any way.","note":"publisher: Taylor &amp; Francis","source":"dro.dur.ac.uk","title":"Exploratory hypothesis tests can be more compelling than confirmatory hypothesis tests","URL":"https://doi.org/10.1080/09515089.2022.2113771","author":[{"family":"Rubin","given":"Mark"},{"family":"Donkin","given":"Chris"}],"accessed":{"date-parts":[["2023",7,20]]},"issued":{"date-parts":[["2022"]]},"citation-key":"rubinExploratoryHypothesisTests2022"}}],"schema":"https://github.com/citation-style-language/schema/raw/master/csl-citation.json"} </w:instrText>
      </w:r>
      <w:r w:rsidR="00800A50" w:rsidRPr="00344D3D">
        <w:fldChar w:fldCharType="separate"/>
      </w:r>
      <w:r w:rsidR="00800A50" w:rsidRPr="00344D3D">
        <w:rPr>
          <w:rFonts w:ascii="Calibri" w:hAnsi="Calibri" w:cs="Calibri"/>
        </w:rPr>
        <w:t>Rubin and Donkin (2022)</w:t>
      </w:r>
      <w:r w:rsidR="00800A50" w:rsidRPr="00344D3D">
        <w:fldChar w:fldCharType="end"/>
      </w:r>
      <w:r w:rsidR="00800A50" w:rsidRPr="00344D3D">
        <w:t xml:space="preserve"> argue that this entirely depends upon the type of exploratory analysis and the contextual factors surrounding the aforementioned test. </w:t>
      </w:r>
      <w:r w:rsidR="00593D55" w:rsidRPr="00344D3D">
        <w:t xml:space="preserve">Further, </w:t>
      </w:r>
      <w:r w:rsidR="00593D55" w:rsidRPr="00344D3D">
        <w:fldChar w:fldCharType="begin"/>
      </w:r>
      <w:r w:rsidR="00593D55" w:rsidRPr="00344D3D">
        <w:instrText xml:space="preserve"> ADDIN ZOTERO_ITEM CSL_CITATION {"citationID":"lhIfwl9I","properties":{"formattedCitation":"(Szollosi et al., 2020)","plainCitation":"(Szollosi et al., 2020)","noteIndex":0},"citationItems":[{"id":4930,"uris":["http://zotero.org/users/7306819/items/KWD6S98E"],"itemData":{"id":4930,"type":"article-journal","container-title":"Trends in Cognitive Sciences","DOI":"10.1016/j.tics.2019.11.009","ISSN":"1364-6613, 1879-307X","issue":"2","journalAbbreviation":"Trends in Cognitive Sciences","language":"English","note":"publisher: Elsevier\nPMID: 31892461","page":"94-95","source":"www.cell.com","title":"Is Preregistration Worthwhile?","volume":"24","author":[{"family":"Szollosi","given":"Aba"},{"family":"Kellen","given":"David"},{"family":"Navarro","given":"Danielle J."},{"family":"Shiffrin","given":"Richard"},{"family":"Rooij","given":"Iris","dropping-particle":"van"},{"family":"Zandt","given":"Trisha Van"},{"family":"Donkin","given":"Chris"}],"issued":{"date-parts":[["2020",2,1]]},"citation-key":"szollosiPreregistrationWorthwhile2020"}}],"schema":"https://github.com/citation-style-language/schema/raw/master/csl-citation.json"} </w:instrText>
      </w:r>
      <w:r w:rsidR="00593D55" w:rsidRPr="00344D3D">
        <w:fldChar w:fldCharType="separate"/>
      </w:r>
      <w:r w:rsidR="00593D55" w:rsidRPr="00344D3D">
        <w:rPr>
          <w:rFonts w:ascii="Calibri" w:hAnsi="Calibri" w:cs="Calibri"/>
        </w:rPr>
        <w:t>Szollosi et al. (2020)</w:t>
      </w:r>
      <w:r w:rsidR="00593D55" w:rsidRPr="00344D3D">
        <w:fldChar w:fldCharType="end"/>
      </w:r>
      <w:r w:rsidR="00593D55" w:rsidRPr="00344D3D">
        <w:t xml:space="preserve"> makes the argument that good research is good research regardless of preregistered analyses.</w:t>
      </w:r>
      <w:r w:rsidR="00D12EFD" w:rsidRPr="00344D3D">
        <w:t xml:space="preserve"> Finally, using the same data for exploration and confirmation is perfectly fine </w:t>
      </w:r>
      <w:r w:rsidR="00D12EFD" w:rsidRPr="00344D3D">
        <w:fldChar w:fldCharType="begin"/>
      </w:r>
      <w:r w:rsidR="00D12EFD" w:rsidRPr="00344D3D">
        <w:instrText xml:space="preserve"> ADDIN ZOTERO_ITEM CSL_CITATION {"citationID":"aQHjqYon","properties":{"formattedCitation":"(Pashler &amp; Harris, 2021)","plainCitation":"(Pashler &amp; Harris, 2021)","noteIndex":0},"citationItems":[{"id":4933,"uris":["http://zotero.org/users/7306819/items/CWT58VLM"],"itemData":{"id":4933,"type":"article-journal","abstract":"A number of methodologists have recently argued that it is inadvisable or even improper to use the same data for exploration (discovering effects) and for confirmation (validating the existence of effects). This has led to suggestions of a two-phased strategy: running an exploratory study (Phase 1) and then performing a Phase 2 validation/confirmation study (ideally pre-registered) that tests just the strongest effect(s) to emerge from Phase 1. Using simulations we ask a simple question: how does this phased strategy compare with the simpler alternative of running “one big study” that combines exploration and confirmation? At any given alpha level, two figures of merit trade off against each other, with the 2-phased strategy offering lower power and greater positive predictive value (PPV). However, a closer comparison of the results show that the “big study” option is strictly dominant in the sense that for any given alpha level used in the two-phased strategy, there is some alpha level for which the “big study” approach yields better power and better PPV. Bonferroni correction for multiple comparisons does not affect this result. The implications and their important limitations are discussed.","container-title":"Methods in Psychology","DOI":"10.1016/j.metip.2021.100078","ISSN":"2590-2601","journalAbbreviation":"Methods in Psychology","language":"en","page":"100078","source":"ScienceDirect","title":"Statistical consequences of staging exploration and confirmation","volume":"5","author":[{"family":"Pashler","given":"Harold"},{"family":"Harris","given":"Christine R."}],"issued":{"date-parts":[["2021",12,1]]},"citation-key":"pashlerStatisticalConsequencesStaging2021"}}],"schema":"https://github.com/citation-style-language/schema/raw/master/csl-citation.json"} </w:instrText>
      </w:r>
      <w:r w:rsidR="00D12EFD" w:rsidRPr="00344D3D">
        <w:fldChar w:fldCharType="separate"/>
      </w:r>
      <w:r w:rsidR="00D12EFD" w:rsidRPr="00344D3D">
        <w:rPr>
          <w:rFonts w:ascii="Calibri" w:hAnsi="Calibri" w:cs="Calibri"/>
        </w:rPr>
        <w:t>(Pashler &amp; Harris, 2021)</w:t>
      </w:r>
      <w:r w:rsidR="00D12EFD" w:rsidRPr="00344D3D">
        <w:fldChar w:fldCharType="end"/>
      </w:r>
      <w:r w:rsidR="00D12EFD" w:rsidRPr="00344D3D">
        <w:t>.</w:t>
      </w:r>
      <w:r w:rsidR="00593D55" w:rsidRPr="00344D3D">
        <w:t xml:space="preserve"> </w:t>
      </w:r>
      <w:r w:rsidR="0066237D" w:rsidRPr="00344D3D">
        <w:t>The following section will provide three claims for why th</w:t>
      </w:r>
      <w:r w:rsidR="00593D55" w:rsidRPr="00344D3D">
        <w:t>is study’s</w:t>
      </w:r>
      <w:r w:rsidR="0066237D" w:rsidRPr="00344D3D">
        <w:t xml:space="preserve"> exploratory analyses are useful.</w:t>
      </w:r>
    </w:p>
    <w:p w14:paraId="58BE98D8" w14:textId="6664184B" w:rsidR="00913BBA" w:rsidRPr="00344D3D" w:rsidRDefault="00913BBA">
      <w:r w:rsidRPr="00344D3D">
        <w:t xml:space="preserve"> First, </w:t>
      </w:r>
    </w:p>
    <w:p w14:paraId="4EF6492C" w14:textId="1C985B90" w:rsidR="00913BBA" w:rsidRPr="00344D3D" w:rsidRDefault="00913BBA">
      <w:r w:rsidRPr="00344D3D">
        <w:t>Second, in accordance with numerous sources of open and transparent science, these analyses are fully reported, justified, disclosed, and reproducible. INSERT GITHUB…. No selective reporting has taken place</w:t>
      </w:r>
      <w:r w:rsidR="003346CD" w:rsidRPr="00344D3D">
        <w:t xml:space="preserve"> and all tests and analysis code are provided. </w:t>
      </w:r>
    </w:p>
    <w:p w14:paraId="3B19B528" w14:textId="69EF118E" w:rsidR="00913BBA" w:rsidRPr="00344D3D" w:rsidRDefault="00913BBA">
      <w:r w:rsidRPr="00344D3D">
        <w:t>Third, SEVERITY MAYO 1996</w:t>
      </w:r>
      <w:r w:rsidR="0083705D" w:rsidRPr="00344D3D">
        <w:t xml:space="preserve"> </w:t>
      </w:r>
    </w:p>
    <w:p w14:paraId="1A605138" w14:textId="5185EB4F" w:rsidR="0018098F" w:rsidRPr="00344D3D" w:rsidRDefault="0083705D">
      <w:r w:rsidRPr="00344D3D">
        <w:t xml:space="preserve">While some research has demonstrated that some analyses that are exploratory can be low in severity testing, the current study had severe testing. Ostensibly, each variable added to the model could reduce the strength of the study’s hypotheses, specifically H1 and H2. </w:t>
      </w:r>
      <w:r w:rsidR="0018098F" w:rsidRPr="00344D3D">
        <w:t>Additionally, the exploratory analyses were not hypothesised after the results were known</w:t>
      </w:r>
      <w:r w:rsidR="00B17CC6" w:rsidRPr="00344D3D">
        <w:t xml:space="preserve"> nor were hypotheses changed or retrieved</w:t>
      </w:r>
      <w:r w:rsidR="0018098F" w:rsidRPr="00344D3D">
        <w:t>, they were reported</w:t>
      </w:r>
      <w:r w:rsidR="00800A50" w:rsidRPr="00344D3D">
        <w:t xml:space="preserve"> and interpreted</w:t>
      </w:r>
      <w:r w:rsidR="00B17CC6" w:rsidRPr="00344D3D">
        <w:t xml:space="preserve"> </w:t>
      </w:r>
      <w:r w:rsidR="00B17CC6" w:rsidRPr="00344D3D">
        <w:fldChar w:fldCharType="begin"/>
      </w:r>
      <w:r w:rsidR="00B17CC6" w:rsidRPr="00344D3D">
        <w:instrText xml:space="preserve"> ADDIN ZOTERO_ITEM CSL_CITATION {"citationID":"FyMeDUfK","properties":{"formattedCitation":"(Rubin, 2017)","plainCitation":"(Rubin, 2017)","noteIndex":0},"citationItems":[{"id":4927,"uris":["http://zotero.org/users/7306819/items/YV94H4FF"],"itemData":{"id":4927,"type":"article-journal","abstract":"Hypothesizing after the results are known, or HARKing, occurs when researchers check their research results and then add or remove hypotheses on the basis of those results without acknowledging this process in their research report (Kerr, 1998). In the present article, I discuss 3 forms of HARKing: (a) using current results to construct post hoc hypotheses that are then reported as if they were a priori hypotheses; (b) retrieving hypotheses from a post hoc literature search and reporting them as a priori hypotheses; and (c) failing to report a priori hypotheses that are unsupported by the current results. These 3 types of HARKing are often characterized as being bad for science and a potential cause of the current replication crisis. In the present article, I use insights from the philosophy of science to present a more nuanced view. Specifically, I identify the conditions under which each of these 3 types of HARKing is most and least likely to be bad for science. I conclude with a brief discussion about the ethics of each type of HARKing.","container-title":"Review of General Psychology","DOI":"10.1037/gpr0000128","journalAbbreviation":"Review of General Psychology","page":"308-320","source":"ResearchGate","title":"When does HARKing hurt? Identifying when different types of undisclosed post hoc hypothesizing harm scientific progress","title-short":"When does HARKing hurt?","volume":"21","author":[{"family":"Rubin","given":"Mark"}],"issued":{"date-parts":[["2017",10,26]]},"citation-key":"rubinWhenDoesHARKing2017"}}],"schema":"https://github.com/citation-style-language/schema/raw/master/csl-citation.json"} </w:instrText>
      </w:r>
      <w:r w:rsidR="00B17CC6" w:rsidRPr="00344D3D">
        <w:fldChar w:fldCharType="separate"/>
      </w:r>
      <w:r w:rsidR="00B17CC6" w:rsidRPr="00344D3D">
        <w:rPr>
          <w:rFonts w:ascii="Calibri" w:hAnsi="Calibri" w:cs="Calibri"/>
        </w:rPr>
        <w:t>(Rubin, 2017)</w:t>
      </w:r>
      <w:r w:rsidR="00B17CC6" w:rsidRPr="00344D3D">
        <w:fldChar w:fldCharType="end"/>
      </w:r>
      <w:r w:rsidR="0018098F" w:rsidRPr="00344D3D">
        <w:t>. Thus, they pass</w:t>
      </w:r>
      <w:r w:rsidR="003346CD" w:rsidRPr="00344D3D">
        <w:t>ed</w:t>
      </w:r>
      <w:r w:rsidR="0018098F" w:rsidRPr="00344D3D">
        <w:t xml:space="preserve"> the falsification</w:t>
      </w:r>
      <w:r w:rsidR="00800A50" w:rsidRPr="00344D3D">
        <w:t xml:space="preserve"> test</w:t>
      </w:r>
      <w:r w:rsidR="00FD4F12" w:rsidRPr="00344D3D">
        <w:t xml:space="preserve"> outlined by preregistrationists </w:t>
      </w:r>
      <w:r w:rsidR="00FD4F12" w:rsidRPr="00344D3D">
        <w:fldChar w:fldCharType="begin"/>
      </w:r>
      <w:r w:rsidR="00FD4F12" w:rsidRPr="00344D3D">
        <w:instrText xml:space="preserve"> ADDIN ZOTERO_ITEM CSL_CITATION {"citationID":"zKSceZa3","properties":{"formattedCitation":"(Rubin, 2022)","plainCitation":"(Rubin, 2022)","noteIndex":0},"citationItems":[{"id":4922,"uris":["http://zotero.org/users/7306819/items/27S4DIVV"],"itemData":{"id":4922,"type":"article-journal","abstract":"Kerr ([1998]) coined the term 'HARKing' to refer to the practice of 'hypothesizing after the results are known'. This questionable research practice has received increased attention in recent years because it is thought to have contributed to low replication rates in science. The present article discusses the concept of HARKing from a philosophical standpoint and then undertakes a critical review of Kerr's ([1998]) twelve potential costs of HARKing. It is argued that these potential costs are either misconceived, misattributed to HARKing, lacking evidence, or that they do not take into account pre-and post-publication peer review and public availability to research materials and data. It is concluded that it is premature to conclude that HARKing has led to low replication rates.","container-title":"The British Journal for the Philosophy of Science","DOI":"10.1093/bjps/axz050","journalAbbreviation":"The British Journal for the Philosophy of Science","page":"535-560","source":"ResearchGate","title":"The Costs of HARKing","volume":"73","author":[{"family":"Rubin","given":"Mark"}],"issued":{"date-parts":[["2022",5,1]]},"citation-key":"rubinCostsHARKing2022"}}],"schema":"https://github.com/citation-style-language/schema/raw/master/csl-citation.json"} </w:instrText>
      </w:r>
      <w:r w:rsidR="00FD4F12" w:rsidRPr="00344D3D">
        <w:fldChar w:fldCharType="separate"/>
      </w:r>
      <w:r w:rsidR="00FD4F12" w:rsidRPr="00344D3D">
        <w:rPr>
          <w:rFonts w:ascii="Calibri" w:hAnsi="Calibri" w:cs="Calibri"/>
        </w:rPr>
        <w:t>(Rubin, 2022)</w:t>
      </w:r>
      <w:r w:rsidR="00FD4F12" w:rsidRPr="00344D3D">
        <w:fldChar w:fldCharType="end"/>
      </w:r>
      <w:r w:rsidR="00800A50" w:rsidRPr="00344D3D">
        <w:t>.</w:t>
      </w:r>
      <w:r w:rsidR="0018098F" w:rsidRPr="00344D3D">
        <w:t xml:space="preserve"> </w:t>
      </w:r>
    </w:p>
    <w:p w14:paraId="0C37FD80" w14:textId="6178A2DD" w:rsidR="00AE2B10" w:rsidRPr="00344D3D" w:rsidRDefault="0083705D">
      <w:r w:rsidRPr="00344D3D">
        <w:lastRenderedPageBreak/>
        <w:t>Further, the testing followed acceptable and stringent rules</w:t>
      </w:r>
      <w:r w:rsidR="00952C22" w:rsidRPr="00344D3D">
        <w:t>. For example,</w:t>
      </w:r>
      <w:r w:rsidRPr="00344D3D">
        <w:t xml:space="preserve"> </w:t>
      </w:r>
      <w:r w:rsidR="00B17CC6" w:rsidRPr="00344D3D">
        <w:t>type I error control</w:t>
      </w:r>
      <w:r w:rsidR="00952C22" w:rsidRPr="00344D3D">
        <w:t xml:space="preserve">. Most importantly, the results of these exploratory analyses are interpreted cautiously, the significance or non-significance of findings are not exaggerated or confirmatory. </w:t>
      </w:r>
      <w:r w:rsidR="00B17CC6" w:rsidRPr="00344D3D">
        <w:t>Thus, while some may argue these analyses are tentative, the philosophy of science arguments employed suggests that the analyses can be meaningfully interpreted.</w:t>
      </w:r>
      <w:r w:rsidR="00952C22" w:rsidRPr="00344D3D">
        <w:t xml:space="preserve"> </w:t>
      </w:r>
    </w:p>
    <w:p w14:paraId="31EA5BCB" w14:textId="3081E13B" w:rsidR="00C325F6" w:rsidRPr="00344D3D" w:rsidRDefault="00F43C1A">
      <w:r w:rsidRPr="00344D3D">
        <w:t>Unlike Strain et al., (2023)</w:t>
      </w:r>
      <w:r w:rsidR="00B17CC6" w:rsidRPr="00344D3D">
        <w:t xml:space="preserve"> interaction terms were added to all exploratory models. This was to examine whether condition interacted with these additional variables and if so, how they influenced each other. G</w:t>
      </w:r>
      <w:r w:rsidRPr="00344D3D">
        <w:t>raph literacy</w:t>
      </w:r>
      <w:r w:rsidR="00B17CC6" w:rsidRPr="00344D3D">
        <w:t xml:space="preserve"> was</w:t>
      </w:r>
      <w:r w:rsidRPr="00344D3D">
        <w:t xml:space="preserve"> </w:t>
      </w:r>
      <w:r w:rsidR="00B17CC6" w:rsidRPr="00344D3D">
        <w:t xml:space="preserve">added </w:t>
      </w:r>
      <w:r w:rsidRPr="00344D3D">
        <w:t>as an interaction term</w:t>
      </w:r>
      <w:r w:rsidR="00B17CC6" w:rsidRPr="00344D3D">
        <w:t>: we</w:t>
      </w:r>
      <w:r w:rsidRPr="00344D3D">
        <w:t xml:space="preserve"> found a significant interaction between condition and </w:t>
      </w:r>
      <w:r w:rsidR="00593D55" w:rsidRPr="00344D3D">
        <w:t xml:space="preserve">graph </w:t>
      </w:r>
      <w:r w:rsidRPr="00344D3D">
        <w:t>literacy</w:t>
      </w:r>
      <w:r w:rsidR="00CD637D" w:rsidRPr="00344D3D">
        <w:t>.</w:t>
      </w:r>
      <w:r w:rsidRPr="00344D3D">
        <w:t xml:space="preserve"> While like Strain, graph literacy did not have a significant main effect, the interaction demonstrated that as graph literacy increases, each condition</w:t>
      </w:r>
      <w:r w:rsidR="00FD4F12" w:rsidRPr="00344D3D">
        <w:t>’</w:t>
      </w:r>
      <w:r w:rsidRPr="00344D3D">
        <w:t>s mean error reduced</w:t>
      </w:r>
      <w:r w:rsidR="003346CD" w:rsidRPr="00344D3D">
        <w:t xml:space="preserve"> significantly bar the nonlinear decay condition</w:t>
      </w:r>
      <w:r w:rsidRPr="00344D3D">
        <w:t>.</w:t>
      </w:r>
      <w:r w:rsidR="00CD637D" w:rsidRPr="00344D3D">
        <w:t xml:space="preserve"> A </w:t>
      </w:r>
      <w:r w:rsidR="00456C2D" w:rsidRPr="00344D3D">
        <w:t xml:space="preserve">commonly held view is that individuals with greater graph literacy are better at graphical interpretation. However, </w:t>
      </w:r>
      <w:r w:rsidRPr="00344D3D">
        <w:t>graph literacy as a main effect did not influence the differences between conditions, only the rate at which mean errors reduced or increased in conditions</w:t>
      </w:r>
      <w:r w:rsidR="00456C2D" w:rsidRPr="00344D3D">
        <w:t xml:space="preserve">. Thus, it was concluded that </w:t>
      </w:r>
      <w:r w:rsidRPr="00344D3D">
        <w:t>while graph literacy interacted with conditions, it was not the main driver regarding correlation perception in participants, conditions were</w:t>
      </w:r>
      <w:r w:rsidR="00456C2D" w:rsidRPr="00344D3D">
        <w:t>. This claim is further enhanced by the excellent internal consistency of the subjective graph literacy scale used to assess graph literacy.</w:t>
      </w:r>
      <w:r w:rsidR="00593D55" w:rsidRPr="00344D3D">
        <w:t xml:space="preserve"> Thus, overall, while participant’s graph literacy influenced their ‘base’ level of error, the conditions they were in influenced their error rate more substantially.</w:t>
      </w:r>
      <w:r w:rsidR="00456C2D" w:rsidRPr="00344D3D">
        <w:t xml:space="preserve"> </w:t>
      </w:r>
    </w:p>
    <w:p w14:paraId="2D511499" w14:textId="31EA8040" w:rsidR="00C325F6" w:rsidRPr="00344D3D" w:rsidRDefault="00B279F6">
      <w:r w:rsidRPr="00344D3D">
        <w:t>TRAINING ANALYSES</w:t>
      </w:r>
    </w:p>
    <w:p w14:paraId="48906AD5" w14:textId="4B861928" w:rsidR="0066237D" w:rsidRPr="00344D3D" w:rsidRDefault="0066237D">
      <w:r w:rsidRPr="00344D3D">
        <w:t>Further, we added training level (first half, second half) as an interaction term and found that this model did not explain significantly more variance than the size model.</w:t>
      </w:r>
      <w:r w:rsidR="00B17CC6" w:rsidRPr="00344D3D">
        <w:t xml:space="preserve"> This suggests that any potential priming effects from the example and training plots did not influence participant’s correlation estimates. </w:t>
      </w:r>
      <w:r w:rsidRPr="00344D3D">
        <w:t xml:space="preserve"> </w:t>
      </w:r>
    </w:p>
    <w:p w14:paraId="4C9B0842" w14:textId="548C9195" w:rsidR="0066237D" w:rsidRPr="00344D3D" w:rsidRDefault="0066237D">
      <w:r w:rsidRPr="00344D3D">
        <w:t>ADD MORE….</w:t>
      </w:r>
    </w:p>
    <w:p w14:paraId="6523D456" w14:textId="77777777" w:rsidR="0066237D" w:rsidRPr="00344D3D" w:rsidRDefault="0066237D"/>
    <w:p w14:paraId="07B1C2EC" w14:textId="77777777" w:rsidR="00D12EFD" w:rsidRPr="00344D3D" w:rsidRDefault="00B279F6">
      <w:r w:rsidRPr="00344D3D">
        <w:t>Unlike Strain et al., (2023), we implemented two additional exploratory analyses. First, dot pitch was a</w:t>
      </w:r>
      <w:r w:rsidR="008F23C0" w:rsidRPr="00344D3D">
        <w:t>dded as an interaction term</w:t>
      </w:r>
      <w:r w:rsidRPr="00344D3D">
        <w:t xml:space="preserve"> and added to an exploratory model. </w:t>
      </w:r>
      <w:r w:rsidR="008F23C0" w:rsidRPr="00344D3D">
        <w:t>T</w:t>
      </w:r>
      <w:r w:rsidRPr="00344D3D">
        <w:t>he model with dot pitch explain</w:t>
      </w:r>
      <w:r w:rsidR="008F23C0" w:rsidRPr="00344D3D">
        <w:t>ed</w:t>
      </w:r>
      <w:r w:rsidRPr="00344D3D">
        <w:t xml:space="preserve"> significantly more variance than the size model. </w:t>
      </w:r>
      <w:r w:rsidR="00593D55" w:rsidRPr="00344D3D">
        <w:t>The findings from the dot pitch model were atypical. A prior view regarding dot pitch might be that as the distance between pixels decreases and quality increases, the more easily an individual can view something. However, bar the nonlinear condition, the other three conditions had lower mean errors the greater the dot pitch. Thus, it appeared that in the</w:t>
      </w:r>
      <w:r w:rsidR="006F184D" w:rsidRPr="00344D3D">
        <w:t xml:space="preserve">se three conditions, as quality decreased, mean error decreases also. Numerous conclusions can be drawn from this result for these three conditions. First, for these three conditions in this sample, it could be that higher dot pitch improves correlation estimation. Second, a more likely estimate is that, as dot pitch was a between-subjects effect, individual variance in performance meant that in this sample, the best performers also happened to have poorer quality monitors. Finally, due to multiple testing, while error-rates were controlled, it is possible that this result was caused by a type I error. </w:t>
      </w:r>
    </w:p>
    <w:p w14:paraId="642F5DB7" w14:textId="04A56E2C" w:rsidR="006F184D" w:rsidRPr="00344D3D" w:rsidRDefault="006F184D">
      <w:r w:rsidRPr="00344D3D">
        <w:t>Unintuitively, the nonlinear condition was influenced how traditional wisdom would assume dot pitch would work. This could also be explained by individual differences whereby the worst performers in the conditions were able to estimate correlation perception to a greater extent in the nonlinear condition than all other conditions whereas the effect was less pronounced with better performers or ones with higher dot pitch.</w:t>
      </w:r>
      <w:r w:rsidR="00D12EFD" w:rsidRPr="00344D3D">
        <w:t xml:space="preserve"> Finally, the nonlinear condition boasts much lower </w:t>
      </w:r>
      <w:r w:rsidR="00D12EFD" w:rsidRPr="00344D3D">
        <w:lastRenderedPageBreak/>
        <w:t>variation in error than the other conditions; further, it was also significantly better than all other conditions.</w:t>
      </w:r>
    </w:p>
    <w:p w14:paraId="67D192E1" w14:textId="6042AC43" w:rsidR="008B79F4" w:rsidRPr="00344D3D" w:rsidRDefault="006F184D">
      <w:r w:rsidRPr="00344D3D">
        <w:t xml:space="preserve"> </w:t>
      </w:r>
    </w:p>
    <w:p w14:paraId="3A1C9978" w14:textId="35A04847" w:rsidR="00091127" w:rsidRPr="00344D3D" w:rsidRDefault="006F184D">
      <w:r w:rsidRPr="00344D3D">
        <w:t>Finally, a</w:t>
      </w:r>
      <w:r w:rsidR="00B279F6" w:rsidRPr="00344D3D">
        <w:t xml:space="preserve">n important addition to this work that was not conducted in prior </w:t>
      </w:r>
      <w:r w:rsidRPr="00344D3D">
        <w:t xml:space="preserve">exploratory </w:t>
      </w:r>
      <w:r w:rsidR="00B279F6" w:rsidRPr="00344D3D">
        <w:t xml:space="preserve">analyses </w:t>
      </w:r>
      <w:r w:rsidRPr="00344D3D">
        <w:t>wa</w:t>
      </w:r>
      <w:r w:rsidR="00B279F6" w:rsidRPr="00344D3D">
        <w:t>s the inclusion of correlation strength as a fixed effect in an interaction model. It was found that this inclusion explained significantly more variance than the size model. Further, it was found that at the weak correlation strength</w:t>
      </w:r>
      <w:r w:rsidR="00A33E47" w:rsidRPr="00344D3D">
        <w:t>, .0-.39</w:t>
      </w:r>
      <w:r w:rsidR="00B279F6" w:rsidRPr="00344D3D">
        <w:t>, little difference between conditions was noticed. However, at the moderate and strong correlation levels, most comparisons were significant. This is not entirely surprising as some prior literature has suggested that the weaker the correlation, the more difficult the interpretation</w:t>
      </w:r>
      <w:r w:rsidR="00493609" w:rsidRPr="00344D3D">
        <w:t>; however, this was mainly regarding correlation strengths of .2 or less</w:t>
      </w:r>
      <w:r w:rsidR="00B279F6" w:rsidRPr="00344D3D">
        <w:t>.</w:t>
      </w:r>
      <w:r w:rsidR="008F23C0" w:rsidRPr="00344D3D">
        <w:t xml:space="preserve"> Further, this finding suggests that much design care should be taken to improve weak correlation estimation. </w:t>
      </w:r>
      <w:r w:rsidR="00B279F6" w:rsidRPr="00344D3D">
        <w:t>However, findings are limited to interpretation as the exploratory analysis was not a hypothesised result.</w:t>
      </w:r>
      <w:r w:rsidR="00BB6F57" w:rsidRPr="00344D3D">
        <w:t xml:space="preserve"> Further, the categorising of correlations of weak, moderate, and strong neglect the subjectivity surrounding these categories. Future research assessing scatterplot design guidelines could design a more substantial variable to examine the effect of </w:t>
      </w:r>
      <w:r w:rsidR="008B79F4" w:rsidRPr="00344D3D">
        <w:t xml:space="preserve">categorised </w:t>
      </w:r>
      <w:r w:rsidR="00BB6F57" w:rsidRPr="00344D3D">
        <w:t xml:space="preserve">correlation strength on estimates </w:t>
      </w:r>
      <w:r w:rsidR="008B79F4" w:rsidRPr="00344D3D">
        <w:t>regarding</w:t>
      </w:r>
      <w:r w:rsidR="00BB6F57" w:rsidRPr="00344D3D">
        <w:t xml:space="preserve"> other design variables. </w:t>
      </w:r>
      <w:r w:rsidR="00B279F6" w:rsidRPr="00344D3D">
        <w:t xml:space="preserve"> </w:t>
      </w:r>
    </w:p>
    <w:p w14:paraId="2D30E569" w14:textId="6623B039" w:rsidR="00B279F6" w:rsidRPr="00344D3D" w:rsidRDefault="00A33E47">
      <w:r w:rsidRPr="00344D3D">
        <w:t>MAYBE ADD MORE REGARDING THIS&gt;&gt;&gt;&gt;&gt;&gt;&gt;</w:t>
      </w:r>
    </w:p>
    <w:p w14:paraId="760C15BD" w14:textId="77777777" w:rsidR="00091127" w:rsidRPr="00344D3D" w:rsidRDefault="00091127"/>
    <w:p w14:paraId="37574463" w14:textId="5E925A5E" w:rsidR="007330C4" w:rsidRPr="00344D3D" w:rsidRDefault="00867D05" w:rsidP="007330C4">
      <w:r w:rsidRPr="00344D3D">
        <w:t>IMPLICATIONS:</w:t>
      </w:r>
    </w:p>
    <w:p w14:paraId="6583F02B" w14:textId="482521F0" w:rsidR="007330C4" w:rsidRPr="00344D3D" w:rsidRDefault="001E7457" w:rsidP="007330C4">
      <w:r w:rsidRPr="00344D3D">
        <w:t xml:space="preserve">Implication 1: </w:t>
      </w:r>
      <w:r w:rsidR="007330C4" w:rsidRPr="00344D3D">
        <w:t>Systematic underestimation (mostly)</w:t>
      </w:r>
    </w:p>
    <w:p w14:paraId="3ECF7DE4" w14:textId="3B0CFC16" w:rsidR="007330C4" w:rsidRPr="00344D3D" w:rsidRDefault="007330C4" w:rsidP="007330C4">
      <w:r w:rsidRPr="00344D3D">
        <w:t xml:space="preserve">The first implication is that this study strengthens prior researchers claim that when people estimate correlation, they systematically underestimate. This finding was found throughout most of the sample. For instance, the mean estimation errors in each condition and at the moderate and strong correlation levels suggested that participants had systematically underestimated correlation strength. However, below r values of .39, the mean error suggested that participants overestimated correlation strengths. While this finding is interesting and goes against much literature suggesting a complete underestimation effect from r values of .2 +, it </w:t>
      </w:r>
      <w:r w:rsidR="00697724" w:rsidRPr="00344D3D">
        <w:t>may</w:t>
      </w:r>
      <w:r w:rsidRPr="00344D3D">
        <w:t xml:space="preserve"> not influence design parameters and suggestions</w:t>
      </w:r>
      <w:r w:rsidR="00697724" w:rsidRPr="00344D3D">
        <w:t xml:space="preserve"> as the next section will demonstrate</w:t>
      </w:r>
      <w:r w:rsidRPr="00344D3D">
        <w:t xml:space="preserve">. Simply, whether participants over-or-underestimate is less consequential than the fact that there are large errors in standard scatterplot designs. </w:t>
      </w:r>
    </w:p>
    <w:p w14:paraId="42A30762" w14:textId="3B0FCB8E" w:rsidR="00697724" w:rsidRPr="00344D3D" w:rsidRDefault="001E7457" w:rsidP="00867D05">
      <w:r w:rsidRPr="00344D3D">
        <w:t xml:space="preserve">Implication 2: </w:t>
      </w:r>
      <w:r w:rsidR="00697724" w:rsidRPr="00344D3D">
        <w:t>Nonlinear decay works (mostly)</w:t>
      </w:r>
    </w:p>
    <w:p w14:paraId="58D3063C" w14:textId="6EC9AA62" w:rsidR="00867D05" w:rsidRPr="00344D3D" w:rsidRDefault="00697724" w:rsidP="00867D05">
      <w:r w:rsidRPr="00344D3D">
        <w:t xml:space="preserve">The second implication is the study’s most promising finding; the nonlinear decay conditions demonstrate significant success when compared to the other conditions. In the base model, it was significantly better than all other conditions and supported the hypotheses entirely. It suggests that there is much promise in using this nonlinear method to improve average errors in correlation estimation. However, with this condition, there are some minor caveats. First, it appears that when correlation strength is considered, it is no better than the other conditions at catalysing participants to estimate correlations below .39; this is further discussed in implication 4. Further, when literacy is considered, higher graph literacy reduces the impact of the nonlinear function when compared with the linear condition. Simply, as the unit of graph literacy increases, the mean error difference between the linear and nonlinear conditions lessens. However, what should be noted is that this is because of the decrease in error of the linear condition, not error increases of the nonlinear </w:t>
      </w:r>
      <w:r w:rsidRPr="00344D3D">
        <w:lastRenderedPageBreak/>
        <w:t xml:space="preserve">condition. Overall, the nonlinear condition boasted favourable metrics and, within this study, is the superior condition.  </w:t>
      </w:r>
    </w:p>
    <w:p w14:paraId="4932F341" w14:textId="54B1B00E" w:rsidR="00867D05" w:rsidRPr="00344D3D" w:rsidRDefault="001E7457" w:rsidP="00867D05">
      <w:r w:rsidRPr="00344D3D">
        <w:t xml:space="preserve">Implication 3: </w:t>
      </w:r>
      <w:r w:rsidR="00867D05" w:rsidRPr="00344D3D">
        <w:t>modifying size improve</w:t>
      </w:r>
      <w:r w:rsidRPr="00344D3D">
        <w:t>s</w:t>
      </w:r>
      <w:r w:rsidR="00867D05" w:rsidRPr="00344D3D">
        <w:t xml:space="preserve"> estimation</w:t>
      </w:r>
      <w:r w:rsidRPr="00344D3D">
        <w:t xml:space="preserve"> compared to standard </w:t>
      </w:r>
      <w:proofErr w:type="gramStart"/>
      <w:r w:rsidRPr="00344D3D">
        <w:t>plots</w:t>
      </w:r>
      <w:proofErr w:type="gramEnd"/>
    </w:p>
    <w:p w14:paraId="7C82C817" w14:textId="5BBCB036" w:rsidR="001E7457" w:rsidRPr="00344D3D" w:rsidRDefault="001E7457">
      <w:r w:rsidRPr="00344D3D">
        <w:t>The third implication concerns hypothesis 3: the nonlinear decay would have the highest error rates among conditions. This hypothesis was not supported. Interestingly, the standard condition had the highest error rates among conditions. This finding suggests that when researchers are designing graphical displays, the point encoding feature of size should be considered. Specifically, researchers should manipulate the size of the points so that there is an obvious discrepancy – some small, some big. Ideally, researchers would implement the nonlinear decay feature, however, as was shown, all three conditions where superior to the standard conditions. Thus, the findings here demonstrate that modifying size improves estimation when compared to the standard condition.</w:t>
      </w:r>
    </w:p>
    <w:p w14:paraId="58F09BF7" w14:textId="1C978981" w:rsidR="00867D05" w:rsidRPr="00344D3D" w:rsidRDefault="001E7457">
      <w:r w:rsidRPr="00344D3D">
        <w:t>Implication 4:</w:t>
      </w:r>
      <w:r w:rsidR="00867D05" w:rsidRPr="00344D3D">
        <w:t xml:space="preserve"> smaller r values are more difficult to ascertain…</w:t>
      </w:r>
    </w:p>
    <w:p w14:paraId="7FFF07DA" w14:textId="47C69463" w:rsidR="00867D05" w:rsidRPr="00344D3D" w:rsidRDefault="001E7457">
      <w:r w:rsidRPr="00344D3D">
        <w:t xml:space="preserve">Finally, quite possible the most axiomatic but important implication regards small r values. Specifically, the findings of this research suggest that two axioms when r values are below .39. First, participants struggled to estimate r values. Second, this effect was not improved by condition changes. </w:t>
      </w:r>
    </w:p>
    <w:p w14:paraId="7AB57F34" w14:textId="1B8A20DE" w:rsidR="00344D3D" w:rsidRDefault="00344D3D">
      <w:pPr>
        <w:rPr>
          <w:b/>
          <w:bCs/>
        </w:rPr>
      </w:pPr>
      <w:r>
        <w:rPr>
          <w:b/>
          <w:bCs/>
        </w:rPr>
        <w:t>SOMETHING HERE ABOUT POSSIBLE DESIGN IMPROVEMENTS&gt;&gt;&gt;&gt;&gt;</w:t>
      </w:r>
    </w:p>
    <w:p w14:paraId="1F3209FC" w14:textId="6C379067" w:rsidR="00344D3D" w:rsidRDefault="00977971">
      <w:pPr>
        <w:rPr>
          <w:b/>
          <w:bCs/>
        </w:rPr>
      </w:pPr>
      <w:r>
        <w:rPr>
          <w:b/>
          <w:bCs/>
        </w:rPr>
        <w:t>Strengths</w:t>
      </w:r>
    </w:p>
    <w:p w14:paraId="16E0AB2C" w14:textId="438037D7" w:rsidR="00977971" w:rsidRDefault="00977971">
      <w:pPr>
        <w:rPr>
          <w:b/>
          <w:bCs/>
        </w:rPr>
      </w:pPr>
      <w:r>
        <w:rPr>
          <w:b/>
          <w:bCs/>
        </w:rPr>
        <w:t xml:space="preserve">Followed suit and improved upon seminal research, e.g., </w:t>
      </w:r>
      <w:proofErr w:type="spellStart"/>
      <w:r>
        <w:rPr>
          <w:b/>
          <w:bCs/>
        </w:rPr>
        <w:t>Rensink</w:t>
      </w:r>
      <w:proofErr w:type="spellEnd"/>
      <w:r>
        <w:rPr>
          <w:b/>
          <w:bCs/>
        </w:rPr>
        <w:t xml:space="preserve"> small sample, unitary manipulations…</w:t>
      </w:r>
    </w:p>
    <w:p w14:paraId="337EB987" w14:textId="27E02D84" w:rsidR="0016390D" w:rsidRDefault="0016390D">
      <w:pPr>
        <w:rPr>
          <w:b/>
          <w:bCs/>
        </w:rPr>
      </w:pPr>
      <w:r>
        <w:rPr>
          <w:b/>
          <w:bCs/>
        </w:rPr>
        <w:t xml:space="preserve">Further supported the nonlinear decay </w:t>
      </w:r>
      <w:proofErr w:type="gramStart"/>
      <w:r>
        <w:rPr>
          <w:b/>
          <w:bCs/>
        </w:rPr>
        <w:t>function</w:t>
      </w:r>
      <w:proofErr w:type="gramEnd"/>
    </w:p>
    <w:p w14:paraId="031454C0" w14:textId="64618C75" w:rsidR="00B91E62" w:rsidRDefault="00B91E62">
      <w:pPr>
        <w:rPr>
          <w:b/>
          <w:bCs/>
        </w:rPr>
      </w:pPr>
      <w:r>
        <w:rPr>
          <w:b/>
          <w:bCs/>
        </w:rPr>
        <w:t xml:space="preserve">A third strength of the study was that it abided by Gelman and Stewarts recommendations. </w:t>
      </w:r>
      <w:r w:rsidR="00C379B4">
        <w:rPr>
          <w:b/>
          <w:bCs/>
        </w:rPr>
        <w:t xml:space="preserve">All the data were analysed, no data was removed because it did not fit questionable criteria. Further, all comparisons were reported in </w:t>
      </w:r>
      <w:proofErr w:type="gramStart"/>
      <w:r w:rsidR="00C379B4">
        <w:rPr>
          <w:b/>
          <w:bCs/>
        </w:rPr>
        <w:t>easy to read</w:t>
      </w:r>
      <w:proofErr w:type="gramEnd"/>
      <w:r w:rsidR="00C379B4">
        <w:rPr>
          <w:b/>
          <w:bCs/>
        </w:rPr>
        <w:t xml:space="preserve"> table formats. In addition, measurements for variables were accurate and based on empirical research, e.g., the SGLS and estimation paradigms. An additional Gelman point was that the study was a fully repeated measures design which allows for higher powered studies. Finally, the study, code, and data are all available at INSERT LINK.  </w:t>
      </w:r>
    </w:p>
    <w:p w14:paraId="389DDCB0" w14:textId="5A421B6E" w:rsidR="00B91E62" w:rsidRDefault="00C379B4">
      <w:pPr>
        <w:rPr>
          <w:b/>
          <w:bCs/>
        </w:rPr>
      </w:pPr>
      <w:r>
        <w:rPr>
          <w:b/>
          <w:bCs/>
        </w:rPr>
        <w:t xml:space="preserve">A final strength related to Gelman and Stewarts recommendations is the promotion and use of open scientific practices. This includes making the analysis reproducible and the data and code accessible. Further, analyses </w:t>
      </w:r>
    </w:p>
    <w:p w14:paraId="70D47A43" w14:textId="73CC0862" w:rsidR="006D7D5B" w:rsidRDefault="006D7D5B">
      <w:pPr>
        <w:rPr>
          <w:b/>
          <w:bCs/>
        </w:rPr>
      </w:pPr>
      <w:hyperlink r:id="rId8" w:history="1">
        <w:r w:rsidRPr="00037777">
          <w:rPr>
            <w:rStyle w:val="Hyperlink"/>
            <w:b/>
            <w:bCs/>
          </w:rPr>
          <w:t>https://www.sciencedirect.com/science/article/pii/S0022103116301925?via%3Dihub#s9175</w:t>
        </w:r>
      </w:hyperlink>
      <w:r>
        <w:rPr>
          <w:b/>
          <w:bCs/>
        </w:rPr>
        <w:t xml:space="preserve"> </w:t>
      </w:r>
    </w:p>
    <w:p w14:paraId="0AA60DA5" w14:textId="670E68C3" w:rsidR="00C379B4" w:rsidRDefault="00C379B4">
      <w:pPr>
        <w:rPr>
          <w:b/>
          <w:bCs/>
        </w:rPr>
      </w:pPr>
      <w:hyperlink r:id="rId9" w:history="1">
        <w:r w:rsidRPr="00037777">
          <w:rPr>
            <w:rStyle w:val="Hyperlink"/>
            <w:b/>
            <w:bCs/>
          </w:rPr>
          <w:t>https://lakens.github.io/statistical_inferences/13-prereg.html#how-to-preregister</w:t>
        </w:r>
      </w:hyperlink>
      <w:r>
        <w:rPr>
          <w:b/>
          <w:bCs/>
        </w:rPr>
        <w:t xml:space="preserve"> </w:t>
      </w:r>
    </w:p>
    <w:p w14:paraId="37ABA541" w14:textId="3E03F369" w:rsidR="00977971" w:rsidRDefault="00977971">
      <w:pPr>
        <w:rPr>
          <w:b/>
          <w:bCs/>
        </w:rPr>
      </w:pPr>
      <w:r>
        <w:rPr>
          <w:b/>
          <w:bCs/>
        </w:rPr>
        <w:t>Cite seminar of Andrew</w:t>
      </w:r>
      <w:r w:rsidR="00A306FA">
        <w:rPr>
          <w:b/>
          <w:bCs/>
        </w:rPr>
        <w:t xml:space="preserve">  </w:t>
      </w:r>
      <w:hyperlink r:id="rId10" w:history="1">
        <w:r w:rsidR="00A306FA" w:rsidRPr="00037777">
          <w:rPr>
            <w:rStyle w:val="Hyperlink"/>
            <w:b/>
            <w:bCs/>
          </w:rPr>
          <w:t>https://s</w:t>
        </w:r>
        <w:r w:rsidR="00A306FA" w:rsidRPr="00037777">
          <w:rPr>
            <w:rStyle w:val="Hyperlink"/>
            <w:b/>
            <w:bCs/>
          </w:rPr>
          <w:t>t</w:t>
        </w:r>
        <w:r w:rsidR="00A306FA" w:rsidRPr="00037777">
          <w:rPr>
            <w:rStyle w:val="Hyperlink"/>
            <w:b/>
            <w:bCs/>
          </w:rPr>
          <w:t>atmodeling.stat.columbia.edu/2013/05/17/how-can-statisticians-help-psychologists-do-their-research-better/</w:t>
        </w:r>
      </w:hyperlink>
    </w:p>
    <w:p w14:paraId="786EA02D" w14:textId="17C9D241" w:rsidR="00A306FA" w:rsidRDefault="00A306FA">
      <w:pPr>
        <w:rPr>
          <w:b/>
          <w:bCs/>
        </w:rPr>
      </w:pPr>
      <w:hyperlink r:id="rId11" w:history="1">
        <w:r w:rsidRPr="00037777">
          <w:rPr>
            <w:rStyle w:val="Hyperlink"/>
            <w:b/>
            <w:bCs/>
          </w:rPr>
          <w:t>https://statmodeling.stat.colu</w:t>
        </w:r>
        <w:r w:rsidRPr="00037777">
          <w:rPr>
            <w:rStyle w:val="Hyperlink"/>
            <w:b/>
            <w:bCs/>
          </w:rPr>
          <w:t>m</w:t>
        </w:r>
        <w:r w:rsidRPr="00037777">
          <w:rPr>
            <w:rStyle w:val="Hyperlink"/>
            <w:b/>
            <w:bCs/>
          </w:rPr>
          <w:t>bia.edu/2017/06/05/advice-psychology-researchers-changed-since-2013/</w:t>
        </w:r>
      </w:hyperlink>
    </w:p>
    <w:p w14:paraId="3F0D2F2E" w14:textId="4CBD2222" w:rsidR="00A306FA" w:rsidRDefault="00A306FA">
      <w:pPr>
        <w:rPr>
          <w:b/>
          <w:bCs/>
        </w:rPr>
      </w:pPr>
      <w:hyperlink r:id="rId12" w:history="1">
        <w:r w:rsidRPr="00037777">
          <w:rPr>
            <w:rStyle w:val="Hyperlink"/>
            <w:b/>
            <w:bCs/>
          </w:rPr>
          <w:t>https://statmodeling.stat.colu</w:t>
        </w:r>
        <w:r w:rsidRPr="00037777">
          <w:rPr>
            <w:rStyle w:val="Hyperlink"/>
            <w:b/>
            <w:bCs/>
          </w:rPr>
          <w:t>m</w:t>
        </w:r>
        <w:r w:rsidRPr="00037777">
          <w:rPr>
            <w:rStyle w:val="Hyperlink"/>
            <w:b/>
            <w:bCs/>
          </w:rPr>
          <w:t>bia.edu/2016/08/24/balancing-bias-and-variance-in-the-design-of-behavioral-studies-the-importance-of-careful-measurement-in-randomized-experiments/</w:t>
        </w:r>
      </w:hyperlink>
    </w:p>
    <w:p w14:paraId="3172B8D0" w14:textId="77777777" w:rsidR="00A306FA" w:rsidRDefault="00A306FA">
      <w:pPr>
        <w:rPr>
          <w:b/>
          <w:bCs/>
        </w:rPr>
      </w:pPr>
    </w:p>
    <w:p w14:paraId="57B9EBA5" w14:textId="5E3EE5A9" w:rsidR="00977971" w:rsidRDefault="00977971">
      <w:pPr>
        <w:rPr>
          <w:b/>
          <w:bCs/>
        </w:rPr>
      </w:pPr>
      <w:r>
        <w:rPr>
          <w:b/>
          <w:bCs/>
        </w:rPr>
        <w:lastRenderedPageBreak/>
        <w:t>Open science</w:t>
      </w:r>
    </w:p>
    <w:p w14:paraId="442EC559" w14:textId="1FDDE8A0" w:rsidR="00867D05" w:rsidRDefault="00867D05">
      <w:pPr>
        <w:rPr>
          <w:b/>
          <w:bCs/>
        </w:rPr>
      </w:pPr>
      <w:r>
        <w:rPr>
          <w:b/>
          <w:bCs/>
        </w:rPr>
        <w:t>LIMITATIONS:</w:t>
      </w:r>
    </w:p>
    <w:p w14:paraId="4B813E3C" w14:textId="703FE00C" w:rsidR="00867D05" w:rsidRDefault="00FD265C">
      <w:pPr>
        <w:rPr>
          <w:b/>
          <w:bCs/>
        </w:rPr>
      </w:pPr>
      <w:r>
        <w:rPr>
          <w:b/>
          <w:bCs/>
        </w:rPr>
        <w:t xml:space="preserve">Effects of trials, e.g., practice (nope), fatigue (possibly), what does fatigue look like, </w:t>
      </w:r>
    </w:p>
    <w:p w14:paraId="0CCFDC5F" w14:textId="167C0236" w:rsidR="00FD265C" w:rsidRPr="00FD265C" w:rsidRDefault="00FD265C" w:rsidP="00FD265C">
      <w:pPr>
        <w:pStyle w:val="ListParagraph"/>
        <w:numPr>
          <w:ilvl w:val="0"/>
          <w:numId w:val="3"/>
        </w:numPr>
        <w:rPr>
          <w:b/>
          <w:bCs/>
        </w:rPr>
      </w:pPr>
      <w:r>
        <w:rPr>
          <w:b/>
          <w:bCs/>
        </w:rPr>
        <w:t xml:space="preserve">It looks like lower performance than could be achieved. </w:t>
      </w:r>
    </w:p>
    <w:p w14:paraId="27E4695E" w14:textId="4E5AFDC3" w:rsidR="00867D05" w:rsidRDefault="00FD265C">
      <w:pPr>
        <w:rPr>
          <w:b/>
          <w:bCs/>
        </w:rPr>
      </w:pPr>
      <w:r>
        <w:rPr>
          <w:b/>
          <w:bCs/>
        </w:rPr>
        <w:t>Strains criticism…</w:t>
      </w:r>
    </w:p>
    <w:p w14:paraId="3C3A57A3" w14:textId="5486DA2B" w:rsidR="00867D05" w:rsidRDefault="00977971">
      <w:pPr>
        <w:rPr>
          <w:b/>
          <w:bCs/>
        </w:rPr>
      </w:pPr>
      <w:r>
        <w:rPr>
          <w:b/>
          <w:bCs/>
        </w:rPr>
        <w:t xml:space="preserve">Best estimates: as this is a new technique, the use of various sizes is based on educated judgement. It is possible that other sizes lead to better or worse performance. </w:t>
      </w:r>
    </w:p>
    <w:p w14:paraId="603B735E" w14:textId="4876F508" w:rsidR="00977971" w:rsidRDefault="00977971">
      <w:pPr>
        <w:rPr>
          <w:b/>
          <w:bCs/>
        </w:rPr>
      </w:pPr>
      <w:r>
        <w:rPr>
          <w:b/>
          <w:bCs/>
        </w:rPr>
        <w:t>Further, at the top end of point size, some dots become ‘merged’ with others. This could limit estimation ability as participant’s may be influenced by these dot clumps….</w:t>
      </w:r>
    </w:p>
    <w:p w14:paraId="096CDD63" w14:textId="221AC74F" w:rsidR="00977971" w:rsidRDefault="0016390D">
      <w:pPr>
        <w:rPr>
          <w:b/>
          <w:bCs/>
        </w:rPr>
      </w:pPr>
      <w:r>
        <w:rPr>
          <w:b/>
          <w:bCs/>
        </w:rPr>
        <w:t>Need two more.</w:t>
      </w:r>
    </w:p>
    <w:p w14:paraId="5DAB6173" w14:textId="189F8C45" w:rsidR="00091127" w:rsidRDefault="00553AF0">
      <w:pPr>
        <w:rPr>
          <w:b/>
          <w:bCs/>
        </w:rPr>
      </w:pPr>
      <w:r>
        <w:rPr>
          <w:b/>
          <w:bCs/>
        </w:rPr>
        <w:t>SOMETHING REGARDING LAKATOS and LAKENS</w:t>
      </w:r>
    </w:p>
    <w:p w14:paraId="5FAF4E4C" w14:textId="1127FEAC" w:rsidR="00091127" w:rsidRDefault="009254F4">
      <w:pPr>
        <w:rPr>
          <w:b/>
          <w:bCs/>
        </w:rPr>
      </w:pPr>
      <w:r w:rsidRPr="009254F4">
        <w:rPr>
          <w:b/>
          <w:bCs/>
        </w:rPr>
        <w:t>https://lakens.github.io/statistical_inferences/</w:t>
      </w:r>
    </w:p>
    <w:p w14:paraId="27476526" w14:textId="77777777" w:rsidR="00091127" w:rsidRDefault="00091127">
      <w:pPr>
        <w:rPr>
          <w:b/>
          <w:bCs/>
        </w:rPr>
      </w:pPr>
    </w:p>
    <w:p w14:paraId="1948B5EF" w14:textId="77777777" w:rsidR="00091127" w:rsidRDefault="00091127">
      <w:pPr>
        <w:rPr>
          <w:b/>
          <w:bCs/>
        </w:rPr>
      </w:pPr>
    </w:p>
    <w:p w14:paraId="45714554" w14:textId="77777777" w:rsidR="00091127" w:rsidRDefault="00091127">
      <w:pPr>
        <w:rPr>
          <w:b/>
          <w:bCs/>
        </w:rPr>
      </w:pPr>
    </w:p>
    <w:p w14:paraId="5CC0FBBE" w14:textId="77777777" w:rsidR="00091127" w:rsidRDefault="00091127">
      <w:pPr>
        <w:rPr>
          <w:b/>
          <w:bCs/>
        </w:rPr>
      </w:pPr>
    </w:p>
    <w:p w14:paraId="158401FD" w14:textId="77777777" w:rsidR="00091127" w:rsidRDefault="00091127">
      <w:pPr>
        <w:rPr>
          <w:b/>
          <w:bCs/>
        </w:rPr>
      </w:pPr>
    </w:p>
    <w:p w14:paraId="17C41E6D" w14:textId="77777777" w:rsidR="00091127" w:rsidRDefault="00091127">
      <w:pPr>
        <w:rPr>
          <w:b/>
          <w:bCs/>
        </w:rPr>
      </w:pPr>
    </w:p>
    <w:p w14:paraId="18DCE009" w14:textId="77777777" w:rsidR="00091127" w:rsidRDefault="00091127">
      <w:pPr>
        <w:rPr>
          <w:b/>
          <w:bCs/>
        </w:rPr>
      </w:pPr>
    </w:p>
    <w:p w14:paraId="5E566D6D" w14:textId="77777777" w:rsidR="006F26AD" w:rsidRPr="0036524D" w:rsidRDefault="006F26AD">
      <w:pPr>
        <w:rPr>
          <w:b/>
          <w:bCs/>
        </w:rPr>
      </w:pPr>
    </w:p>
    <w:sectPr w:rsidR="006F26AD" w:rsidRPr="0036524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B5F74" w14:textId="77777777" w:rsidR="00F1646F" w:rsidRDefault="00F1646F" w:rsidP="00CC22CA">
      <w:pPr>
        <w:spacing w:after="0" w:line="240" w:lineRule="auto"/>
      </w:pPr>
      <w:r>
        <w:separator/>
      </w:r>
    </w:p>
  </w:endnote>
  <w:endnote w:type="continuationSeparator" w:id="0">
    <w:p w14:paraId="444AB0DD" w14:textId="77777777" w:rsidR="00F1646F" w:rsidRDefault="00F1646F" w:rsidP="00CC2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CF732" w14:textId="77777777" w:rsidR="00F1646F" w:rsidRDefault="00F1646F" w:rsidP="00CC22CA">
      <w:pPr>
        <w:spacing w:after="0" w:line="240" w:lineRule="auto"/>
      </w:pPr>
      <w:r>
        <w:separator/>
      </w:r>
    </w:p>
  </w:footnote>
  <w:footnote w:type="continuationSeparator" w:id="0">
    <w:p w14:paraId="1D68383D" w14:textId="77777777" w:rsidR="00F1646F" w:rsidRDefault="00F1646F" w:rsidP="00CC2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52746"/>
    <w:multiLevelType w:val="hybridMultilevel"/>
    <w:tmpl w:val="73EA51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46109A"/>
    <w:multiLevelType w:val="hybridMultilevel"/>
    <w:tmpl w:val="05EEE2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847E25"/>
    <w:multiLevelType w:val="hybridMultilevel"/>
    <w:tmpl w:val="4080D4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3D3031"/>
    <w:multiLevelType w:val="hybridMultilevel"/>
    <w:tmpl w:val="0F8A6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2A3277"/>
    <w:multiLevelType w:val="hybridMultilevel"/>
    <w:tmpl w:val="6C2EA428"/>
    <w:lvl w:ilvl="0" w:tplc="6EA29B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050732">
    <w:abstractNumId w:val="4"/>
  </w:num>
  <w:num w:numId="2" w16cid:durableId="2139253173">
    <w:abstractNumId w:val="1"/>
  </w:num>
  <w:num w:numId="3" w16cid:durableId="1917589385">
    <w:abstractNumId w:val="2"/>
  </w:num>
  <w:num w:numId="4" w16cid:durableId="1451514148">
    <w:abstractNumId w:val="3"/>
  </w:num>
  <w:num w:numId="5" w16cid:durableId="9945253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9E0"/>
    <w:rsid w:val="000370C7"/>
    <w:rsid w:val="00037C52"/>
    <w:rsid w:val="000418FD"/>
    <w:rsid w:val="00044069"/>
    <w:rsid w:val="00052775"/>
    <w:rsid w:val="00055F19"/>
    <w:rsid w:val="00082248"/>
    <w:rsid w:val="000869E0"/>
    <w:rsid w:val="00091127"/>
    <w:rsid w:val="000C0FE4"/>
    <w:rsid w:val="000D540D"/>
    <w:rsid w:val="000E0A5D"/>
    <w:rsid w:val="001158AD"/>
    <w:rsid w:val="00121365"/>
    <w:rsid w:val="00126F69"/>
    <w:rsid w:val="0015180E"/>
    <w:rsid w:val="0016390D"/>
    <w:rsid w:val="00164641"/>
    <w:rsid w:val="0018098F"/>
    <w:rsid w:val="001877C9"/>
    <w:rsid w:val="001C329E"/>
    <w:rsid w:val="001D58EF"/>
    <w:rsid w:val="001E7457"/>
    <w:rsid w:val="001F616F"/>
    <w:rsid w:val="001F7404"/>
    <w:rsid w:val="0020093C"/>
    <w:rsid w:val="00237BEE"/>
    <w:rsid w:val="002534B0"/>
    <w:rsid w:val="00254821"/>
    <w:rsid w:val="00262A79"/>
    <w:rsid w:val="002A22D6"/>
    <w:rsid w:val="002B387B"/>
    <w:rsid w:val="002D1C15"/>
    <w:rsid w:val="002E7F17"/>
    <w:rsid w:val="002F286C"/>
    <w:rsid w:val="002F30F5"/>
    <w:rsid w:val="002F6C1D"/>
    <w:rsid w:val="00303787"/>
    <w:rsid w:val="00322BB8"/>
    <w:rsid w:val="00333FBE"/>
    <w:rsid w:val="003346CD"/>
    <w:rsid w:val="00344D3D"/>
    <w:rsid w:val="003505BF"/>
    <w:rsid w:val="0036199B"/>
    <w:rsid w:val="00363AB0"/>
    <w:rsid w:val="0036524D"/>
    <w:rsid w:val="003900A4"/>
    <w:rsid w:val="003909B5"/>
    <w:rsid w:val="003971CB"/>
    <w:rsid w:val="003A18B1"/>
    <w:rsid w:val="003C03A5"/>
    <w:rsid w:val="003F0F54"/>
    <w:rsid w:val="00453F18"/>
    <w:rsid w:val="00456C2D"/>
    <w:rsid w:val="00475ECE"/>
    <w:rsid w:val="004818AA"/>
    <w:rsid w:val="00493609"/>
    <w:rsid w:val="004B29C1"/>
    <w:rsid w:val="004B4280"/>
    <w:rsid w:val="004E7A7B"/>
    <w:rsid w:val="00530C43"/>
    <w:rsid w:val="00542520"/>
    <w:rsid w:val="00553AF0"/>
    <w:rsid w:val="00573AF1"/>
    <w:rsid w:val="005847A1"/>
    <w:rsid w:val="00593D55"/>
    <w:rsid w:val="005A5E2A"/>
    <w:rsid w:val="005B65AF"/>
    <w:rsid w:val="005D40CE"/>
    <w:rsid w:val="005D4B07"/>
    <w:rsid w:val="005D7EB2"/>
    <w:rsid w:val="005E5D5C"/>
    <w:rsid w:val="00601668"/>
    <w:rsid w:val="00611BA4"/>
    <w:rsid w:val="006260E3"/>
    <w:rsid w:val="0065025F"/>
    <w:rsid w:val="0066237D"/>
    <w:rsid w:val="006906F9"/>
    <w:rsid w:val="00697724"/>
    <w:rsid w:val="006C6B94"/>
    <w:rsid w:val="006D7D5B"/>
    <w:rsid w:val="006E01F4"/>
    <w:rsid w:val="006E606E"/>
    <w:rsid w:val="006F184D"/>
    <w:rsid w:val="006F26AD"/>
    <w:rsid w:val="006F39BD"/>
    <w:rsid w:val="007038A6"/>
    <w:rsid w:val="00707D7F"/>
    <w:rsid w:val="00710F4B"/>
    <w:rsid w:val="007268B6"/>
    <w:rsid w:val="007330C4"/>
    <w:rsid w:val="00742BD0"/>
    <w:rsid w:val="007579E4"/>
    <w:rsid w:val="00795A10"/>
    <w:rsid w:val="007A0805"/>
    <w:rsid w:val="007A3D4C"/>
    <w:rsid w:val="007B6143"/>
    <w:rsid w:val="007B6351"/>
    <w:rsid w:val="007C4568"/>
    <w:rsid w:val="007E5102"/>
    <w:rsid w:val="007F229C"/>
    <w:rsid w:val="007F2FFF"/>
    <w:rsid w:val="00800A50"/>
    <w:rsid w:val="008248E3"/>
    <w:rsid w:val="0083511A"/>
    <w:rsid w:val="0083660E"/>
    <w:rsid w:val="0083705D"/>
    <w:rsid w:val="00845AB6"/>
    <w:rsid w:val="00867D05"/>
    <w:rsid w:val="00870803"/>
    <w:rsid w:val="0088247A"/>
    <w:rsid w:val="008838CE"/>
    <w:rsid w:val="008B27B3"/>
    <w:rsid w:val="008B79F4"/>
    <w:rsid w:val="008C7017"/>
    <w:rsid w:val="008E59DF"/>
    <w:rsid w:val="008F23C0"/>
    <w:rsid w:val="00913BBA"/>
    <w:rsid w:val="00921126"/>
    <w:rsid w:val="009254F4"/>
    <w:rsid w:val="0093734A"/>
    <w:rsid w:val="00947974"/>
    <w:rsid w:val="00952C22"/>
    <w:rsid w:val="009567E2"/>
    <w:rsid w:val="00962CCC"/>
    <w:rsid w:val="00971151"/>
    <w:rsid w:val="00972327"/>
    <w:rsid w:val="0097241A"/>
    <w:rsid w:val="009746E2"/>
    <w:rsid w:val="00977971"/>
    <w:rsid w:val="009B138F"/>
    <w:rsid w:val="009B4EAD"/>
    <w:rsid w:val="009D3245"/>
    <w:rsid w:val="00A02E03"/>
    <w:rsid w:val="00A22BB1"/>
    <w:rsid w:val="00A258DB"/>
    <w:rsid w:val="00A306FA"/>
    <w:rsid w:val="00A31FC6"/>
    <w:rsid w:val="00A33E47"/>
    <w:rsid w:val="00A345D3"/>
    <w:rsid w:val="00A50F08"/>
    <w:rsid w:val="00A67B61"/>
    <w:rsid w:val="00A71091"/>
    <w:rsid w:val="00AA5BCC"/>
    <w:rsid w:val="00AD7394"/>
    <w:rsid w:val="00AE1172"/>
    <w:rsid w:val="00AE159D"/>
    <w:rsid w:val="00AE2B10"/>
    <w:rsid w:val="00B11366"/>
    <w:rsid w:val="00B17CC6"/>
    <w:rsid w:val="00B279F6"/>
    <w:rsid w:val="00B44FB1"/>
    <w:rsid w:val="00B52768"/>
    <w:rsid w:val="00B54042"/>
    <w:rsid w:val="00B55640"/>
    <w:rsid w:val="00B57FD4"/>
    <w:rsid w:val="00B91E62"/>
    <w:rsid w:val="00BA3245"/>
    <w:rsid w:val="00BA3FCD"/>
    <w:rsid w:val="00BB3D47"/>
    <w:rsid w:val="00BB6D75"/>
    <w:rsid w:val="00BB6F57"/>
    <w:rsid w:val="00BF6C9B"/>
    <w:rsid w:val="00C134CE"/>
    <w:rsid w:val="00C25C9E"/>
    <w:rsid w:val="00C31E43"/>
    <w:rsid w:val="00C325F6"/>
    <w:rsid w:val="00C3661F"/>
    <w:rsid w:val="00C379B4"/>
    <w:rsid w:val="00C4243F"/>
    <w:rsid w:val="00C85378"/>
    <w:rsid w:val="00C92452"/>
    <w:rsid w:val="00C96A71"/>
    <w:rsid w:val="00CA055F"/>
    <w:rsid w:val="00CC22CA"/>
    <w:rsid w:val="00CD637D"/>
    <w:rsid w:val="00CF6109"/>
    <w:rsid w:val="00D07A41"/>
    <w:rsid w:val="00D12EFD"/>
    <w:rsid w:val="00D140D0"/>
    <w:rsid w:val="00D237CC"/>
    <w:rsid w:val="00D5613C"/>
    <w:rsid w:val="00D80365"/>
    <w:rsid w:val="00D80B2D"/>
    <w:rsid w:val="00D91CE1"/>
    <w:rsid w:val="00DA023D"/>
    <w:rsid w:val="00DA7658"/>
    <w:rsid w:val="00DC3974"/>
    <w:rsid w:val="00DE278C"/>
    <w:rsid w:val="00E00A90"/>
    <w:rsid w:val="00E442AD"/>
    <w:rsid w:val="00E44C8E"/>
    <w:rsid w:val="00E52A8F"/>
    <w:rsid w:val="00E54FB6"/>
    <w:rsid w:val="00E82149"/>
    <w:rsid w:val="00EE579D"/>
    <w:rsid w:val="00F12A11"/>
    <w:rsid w:val="00F1646F"/>
    <w:rsid w:val="00F27A09"/>
    <w:rsid w:val="00F42DFC"/>
    <w:rsid w:val="00F432F5"/>
    <w:rsid w:val="00F43C1A"/>
    <w:rsid w:val="00F576FA"/>
    <w:rsid w:val="00F8198B"/>
    <w:rsid w:val="00F92531"/>
    <w:rsid w:val="00F929BC"/>
    <w:rsid w:val="00FC0121"/>
    <w:rsid w:val="00FD265C"/>
    <w:rsid w:val="00FD4F12"/>
    <w:rsid w:val="00FE49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BF7A4"/>
  <w15:chartTrackingRefBased/>
  <w15:docId w15:val="{325549B9-F3B6-4BD8-A94C-B2A30328B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2248"/>
    <w:rPr>
      <w:color w:val="808080"/>
    </w:rPr>
  </w:style>
  <w:style w:type="character" w:customStyle="1" w:styleId="given-name">
    <w:name w:val="given-name"/>
    <w:basedOn w:val="DefaultParagraphFont"/>
    <w:rsid w:val="00A22BB1"/>
  </w:style>
  <w:style w:type="character" w:customStyle="1" w:styleId="text">
    <w:name w:val="text"/>
    <w:basedOn w:val="DefaultParagraphFont"/>
    <w:rsid w:val="00A22BB1"/>
  </w:style>
  <w:style w:type="paragraph" w:styleId="Header">
    <w:name w:val="header"/>
    <w:basedOn w:val="Normal"/>
    <w:link w:val="HeaderChar"/>
    <w:uiPriority w:val="99"/>
    <w:unhideWhenUsed/>
    <w:rsid w:val="00CC2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2CA"/>
  </w:style>
  <w:style w:type="paragraph" w:styleId="Footer">
    <w:name w:val="footer"/>
    <w:basedOn w:val="Normal"/>
    <w:link w:val="FooterChar"/>
    <w:uiPriority w:val="99"/>
    <w:unhideWhenUsed/>
    <w:rsid w:val="00CC2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2CA"/>
  </w:style>
  <w:style w:type="paragraph" w:styleId="HTMLPreformatted">
    <w:name w:val="HTML Preformatted"/>
    <w:basedOn w:val="Normal"/>
    <w:link w:val="HTMLPreformattedChar"/>
    <w:uiPriority w:val="99"/>
    <w:semiHidden/>
    <w:unhideWhenUsed/>
    <w:rsid w:val="00044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044069"/>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044069"/>
  </w:style>
  <w:style w:type="paragraph" w:styleId="ListParagraph">
    <w:name w:val="List Paragraph"/>
    <w:basedOn w:val="Normal"/>
    <w:uiPriority w:val="34"/>
    <w:qFormat/>
    <w:rsid w:val="00867D05"/>
    <w:pPr>
      <w:ind w:left="720"/>
      <w:contextualSpacing/>
    </w:pPr>
  </w:style>
  <w:style w:type="character" w:styleId="Hyperlink">
    <w:name w:val="Hyperlink"/>
    <w:basedOn w:val="DefaultParagraphFont"/>
    <w:uiPriority w:val="99"/>
    <w:unhideWhenUsed/>
    <w:rsid w:val="00A306FA"/>
    <w:rPr>
      <w:color w:val="0563C1" w:themeColor="hyperlink"/>
      <w:u w:val="single"/>
    </w:rPr>
  </w:style>
  <w:style w:type="character" w:styleId="UnresolvedMention">
    <w:name w:val="Unresolved Mention"/>
    <w:basedOn w:val="DefaultParagraphFont"/>
    <w:uiPriority w:val="99"/>
    <w:semiHidden/>
    <w:unhideWhenUsed/>
    <w:rsid w:val="00A306FA"/>
    <w:rPr>
      <w:color w:val="605E5C"/>
      <w:shd w:val="clear" w:color="auto" w:fill="E1DFDD"/>
    </w:rPr>
  </w:style>
  <w:style w:type="character" w:styleId="FollowedHyperlink">
    <w:name w:val="FollowedHyperlink"/>
    <w:basedOn w:val="DefaultParagraphFont"/>
    <w:uiPriority w:val="99"/>
    <w:semiHidden/>
    <w:unhideWhenUsed/>
    <w:rsid w:val="00C379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066683">
      <w:bodyDiv w:val="1"/>
      <w:marLeft w:val="0"/>
      <w:marRight w:val="0"/>
      <w:marTop w:val="0"/>
      <w:marBottom w:val="0"/>
      <w:divBdr>
        <w:top w:val="none" w:sz="0" w:space="0" w:color="auto"/>
        <w:left w:val="none" w:sz="0" w:space="0" w:color="auto"/>
        <w:bottom w:val="none" w:sz="0" w:space="0" w:color="auto"/>
        <w:right w:val="none" w:sz="0" w:space="0" w:color="auto"/>
      </w:divBdr>
    </w:div>
    <w:div w:id="409547338">
      <w:bodyDiv w:val="1"/>
      <w:marLeft w:val="0"/>
      <w:marRight w:val="0"/>
      <w:marTop w:val="0"/>
      <w:marBottom w:val="0"/>
      <w:divBdr>
        <w:top w:val="none" w:sz="0" w:space="0" w:color="auto"/>
        <w:left w:val="none" w:sz="0" w:space="0" w:color="auto"/>
        <w:bottom w:val="none" w:sz="0" w:space="0" w:color="auto"/>
        <w:right w:val="none" w:sz="0" w:space="0" w:color="auto"/>
      </w:divBdr>
      <w:divsChild>
        <w:div w:id="1784882146">
          <w:marLeft w:val="0"/>
          <w:marRight w:val="0"/>
          <w:marTop w:val="0"/>
          <w:marBottom w:val="0"/>
          <w:divBdr>
            <w:top w:val="none" w:sz="0" w:space="0" w:color="auto"/>
            <w:left w:val="none" w:sz="0" w:space="0" w:color="auto"/>
            <w:bottom w:val="none" w:sz="0" w:space="0" w:color="auto"/>
            <w:right w:val="none" w:sz="0" w:space="0" w:color="auto"/>
          </w:divBdr>
        </w:div>
      </w:divsChild>
    </w:div>
    <w:div w:id="411121485">
      <w:bodyDiv w:val="1"/>
      <w:marLeft w:val="0"/>
      <w:marRight w:val="0"/>
      <w:marTop w:val="0"/>
      <w:marBottom w:val="0"/>
      <w:divBdr>
        <w:top w:val="none" w:sz="0" w:space="0" w:color="auto"/>
        <w:left w:val="none" w:sz="0" w:space="0" w:color="auto"/>
        <w:bottom w:val="none" w:sz="0" w:space="0" w:color="auto"/>
        <w:right w:val="none" w:sz="0" w:space="0" w:color="auto"/>
      </w:divBdr>
    </w:div>
    <w:div w:id="428702138">
      <w:bodyDiv w:val="1"/>
      <w:marLeft w:val="0"/>
      <w:marRight w:val="0"/>
      <w:marTop w:val="0"/>
      <w:marBottom w:val="0"/>
      <w:divBdr>
        <w:top w:val="none" w:sz="0" w:space="0" w:color="auto"/>
        <w:left w:val="none" w:sz="0" w:space="0" w:color="auto"/>
        <w:bottom w:val="none" w:sz="0" w:space="0" w:color="auto"/>
        <w:right w:val="none" w:sz="0" w:space="0" w:color="auto"/>
      </w:divBdr>
    </w:div>
    <w:div w:id="494734995">
      <w:bodyDiv w:val="1"/>
      <w:marLeft w:val="0"/>
      <w:marRight w:val="0"/>
      <w:marTop w:val="0"/>
      <w:marBottom w:val="0"/>
      <w:divBdr>
        <w:top w:val="none" w:sz="0" w:space="0" w:color="auto"/>
        <w:left w:val="none" w:sz="0" w:space="0" w:color="auto"/>
        <w:bottom w:val="none" w:sz="0" w:space="0" w:color="auto"/>
        <w:right w:val="none" w:sz="0" w:space="0" w:color="auto"/>
      </w:divBdr>
    </w:div>
    <w:div w:id="595134470">
      <w:bodyDiv w:val="1"/>
      <w:marLeft w:val="0"/>
      <w:marRight w:val="0"/>
      <w:marTop w:val="0"/>
      <w:marBottom w:val="0"/>
      <w:divBdr>
        <w:top w:val="none" w:sz="0" w:space="0" w:color="auto"/>
        <w:left w:val="none" w:sz="0" w:space="0" w:color="auto"/>
        <w:bottom w:val="none" w:sz="0" w:space="0" w:color="auto"/>
        <w:right w:val="none" w:sz="0" w:space="0" w:color="auto"/>
      </w:divBdr>
    </w:div>
    <w:div w:id="989018040">
      <w:bodyDiv w:val="1"/>
      <w:marLeft w:val="0"/>
      <w:marRight w:val="0"/>
      <w:marTop w:val="0"/>
      <w:marBottom w:val="0"/>
      <w:divBdr>
        <w:top w:val="none" w:sz="0" w:space="0" w:color="auto"/>
        <w:left w:val="none" w:sz="0" w:space="0" w:color="auto"/>
        <w:bottom w:val="none" w:sz="0" w:space="0" w:color="auto"/>
        <w:right w:val="none" w:sz="0" w:space="0" w:color="auto"/>
      </w:divBdr>
    </w:div>
    <w:div w:id="1198199066">
      <w:bodyDiv w:val="1"/>
      <w:marLeft w:val="0"/>
      <w:marRight w:val="0"/>
      <w:marTop w:val="0"/>
      <w:marBottom w:val="0"/>
      <w:divBdr>
        <w:top w:val="none" w:sz="0" w:space="0" w:color="auto"/>
        <w:left w:val="none" w:sz="0" w:space="0" w:color="auto"/>
        <w:bottom w:val="none" w:sz="0" w:space="0" w:color="auto"/>
        <w:right w:val="none" w:sz="0" w:space="0" w:color="auto"/>
      </w:divBdr>
    </w:div>
    <w:div w:id="1214149369">
      <w:bodyDiv w:val="1"/>
      <w:marLeft w:val="0"/>
      <w:marRight w:val="0"/>
      <w:marTop w:val="0"/>
      <w:marBottom w:val="0"/>
      <w:divBdr>
        <w:top w:val="none" w:sz="0" w:space="0" w:color="auto"/>
        <w:left w:val="none" w:sz="0" w:space="0" w:color="auto"/>
        <w:bottom w:val="none" w:sz="0" w:space="0" w:color="auto"/>
        <w:right w:val="none" w:sz="0" w:space="0" w:color="auto"/>
      </w:divBdr>
    </w:div>
    <w:div w:id="1403019763">
      <w:bodyDiv w:val="1"/>
      <w:marLeft w:val="0"/>
      <w:marRight w:val="0"/>
      <w:marTop w:val="0"/>
      <w:marBottom w:val="0"/>
      <w:divBdr>
        <w:top w:val="none" w:sz="0" w:space="0" w:color="auto"/>
        <w:left w:val="none" w:sz="0" w:space="0" w:color="auto"/>
        <w:bottom w:val="none" w:sz="0" w:space="0" w:color="auto"/>
        <w:right w:val="none" w:sz="0" w:space="0" w:color="auto"/>
      </w:divBdr>
    </w:div>
    <w:div w:id="1424838292">
      <w:bodyDiv w:val="1"/>
      <w:marLeft w:val="0"/>
      <w:marRight w:val="0"/>
      <w:marTop w:val="0"/>
      <w:marBottom w:val="0"/>
      <w:divBdr>
        <w:top w:val="none" w:sz="0" w:space="0" w:color="auto"/>
        <w:left w:val="none" w:sz="0" w:space="0" w:color="auto"/>
        <w:bottom w:val="none" w:sz="0" w:space="0" w:color="auto"/>
        <w:right w:val="none" w:sz="0" w:space="0" w:color="auto"/>
      </w:divBdr>
    </w:div>
    <w:div w:id="200077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022103116301925?via%3Dihub#s917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statmodeling.stat.columbia.edu/2016/08/24/balancing-bias-and-variance-in-the-design-of-behavioral-studies-the-importance-of-careful-measurement-in-randomized-experimen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tatmodeling.stat.columbia.edu/2017/06/05/advice-psychology-researchers-changed-since-2013/" TargetMode="External"/><Relationship Id="rId5" Type="http://schemas.openxmlformats.org/officeDocument/2006/relationships/footnotes" Target="footnotes.xml"/><Relationship Id="rId10" Type="http://schemas.openxmlformats.org/officeDocument/2006/relationships/hyperlink" Target="https://statmodeling.stat.columbia.edu/2013/05/17/how-can-statisticians-help-psychologists-do-their-research-better/" TargetMode="External"/><Relationship Id="rId4" Type="http://schemas.openxmlformats.org/officeDocument/2006/relationships/webSettings" Target="webSettings.xml"/><Relationship Id="rId9" Type="http://schemas.openxmlformats.org/officeDocument/2006/relationships/hyperlink" Target="https://lakens.github.io/statistical_inferences/13-prereg.html#how-to-preregiste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9</TotalTime>
  <Pages>18</Pages>
  <Words>21836</Words>
  <Characters>124470</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Derecki</dc:creator>
  <cp:keywords/>
  <dc:description/>
  <cp:lastModifiedBy>Raphael Derecki</cp:lastModifiedBy>
  <cp:revision>86</cp:revision>
  <dcterms:created xsi:type="dcterms:W3CDTF">2023-06-22T13:49:00Z</dcterms:created>
  <dcterms:modified xsi:type="dcterms:W3CDTF">2023-07-26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NAhDjLl"/&gt;&lt;style id="http://www.zotero.org/styles/apa" locale="en-GB" hasBibliography="1" bibliographyStyleHasBeenSet="0"/&gt;&lt;prefs&gt;&lt;pref name="fieldType" value="Field"/&gt;&lt;/prefs&gt;&lt;/data&gt;</vt:lpwstr>
  </property>
</Properties>
</file>